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023B0586"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04T17:4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4"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5"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6"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7"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8"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9"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ins w:id="10" w:author="Parks, Robbie M" w:date="2022-03-04T17:47:00Z">
        <w:r w:rsidR="00B67D54">
          <w:rPr>
            <w:bCs/>
          </w:rPr>
          <w:t xml:space="preserve">clear </w:t>
        </w:r>
      </w:ins>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11"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5B89CDA2" w:rsidR="00FA7035" w:rsidRPr="003A1749" w:rsidRDefault="00F255A6" w:rsidP="003A1749">
      <w:pPr>
        <w:rPr>
          <w:b/>
        </w:rPr>
      </w:pPr>
      <w:commentRangeStart w:id="12"/>
      <w:r w:rsidRPr="00BE40FA">
        <w:rPr>
          <w:b/>
        </w:rPr>
        <w:lastRenderedPageBreak/>
        <w:t>Introduction</w:t>
      </w:r>
      <w:commentRangeEnd w:id="12"/>
      <w:r w:rsidR="000626C6">
        <w:rPr>
          <w:rStyle w:val="CommentReference"/>
          <w:rFonts w:asciiTheme="minorHAnsi" w:eastAsiaTheme="minorHAnsi" w:hAnsiTheme="minorHAnsi" w:cstheme="minorBidi"/>
          <w:lang w:val="en-GB"/>
        </w:rPr>
        <w:commentReference w:id="12"/>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3" w:author="Parks, Robbie M" w:date="2022-03-01T12:32:00Z">
        <w:r w:rsidR="00DD400E">
          <w:rPr>
            <w:color w:val="000000" w:themeColor="text1"/>
          </w:rPr>
          <w:t xml:space="preserve"> e.g., </w:t>
        </w:r>
      </w:ins>
      <w:ins w:id="14" w:author="Parks, Robbie M" w:date="2022-03-05T17:07:00Z">
        <w:r w:rsidR="00267211">
          <w:rPr>
            <w:color w:val="000000" w:themeColor="text1"/>
          </w:rPr>
          <w:t xml:space="preserve">refs.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5"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8"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9"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ins w:id="20" w:author="Parks, Robbie M" w:date="2022-03-05T17:07:00Z">
        <w:r w:rsidR="00267211">
          <w:rPr>
            <w:color w:val="000000" w:themeColor="text1"/>
          </w:rPr>
          <w:t xml:space="preserve">refs. </w:t>
        </w:r>
      </w:ins>
      <w:del w:id="21"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23"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ins w:id="24" w:author="Parks, Robbie M" w:date="2022-03-05T17:07:00Z">
        <w:r w:rsidR="00267211">
          <w:rPr>
            <w:color w:val="000000" w:themeColor="text1"/>
          </w:rPr>
          <w:t xml:space="preserve"> refs.</w:t>
        </w:r>
        <w:r w:rsidR="008E5DF2">
          <w:rPr>
            <w:color w:val="000000" w:themeColor="text1"/>
          </w:rPr>
          <w:t xml:space="preserve"> </w:t>
        </w:r>
      </w:ins>
      <w:del w:id="25"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6"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7"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3A799FB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8"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9" w:author="Parks, Robbie M" w:date="2022-02-03T12:29:00Z">
        <w:r w:rsidR="00C37420">
          <w:rPr>
            <w:bCs/>
            <w:color w:val="000000" w:themeColor="text1"/>
          </w:rPr>
          <w:t xml:space="preserve"> because</w:t>
        </w:r>
      </w:ins>
      <w:ins w:id="30" w:author="Parks, Robbie M" w:date="2022-02-08T16:02:00Z">
        <w:r w:rsidR="00B2436B">
          <w:rPr>
            <w:bCs/>
            <w:color w:val="000000" w:themeColor="text1"/>
          </w:rPr>
          <w:t xml:space="preserve"> </w:t>
        </w:r>
      </w:ins>
      <w:ins w:id="31"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ins>
      <w:ins w:id="32" w:author="Parks, Robbie M" w:date="2022-03-05T17:34:00Z">
        <w:r w:rsidR="004114FE">
          <w:rPr>
            <w:bCs/>
            <w:color w:val="000000" w:themeColor="text1"/>
          </w:rPr>
          <w:fldChar w:fldCharType="begin"/>
        </w:r>
      </w:ins>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004114FE">
          <w:rPr>
            <w:bCs/>
            <w:color w:val="000000" w:themeColor="text1"/>
          </w:rPr>
          <w:fldChar w:fldCharType="separate"/>
        </w:r>
      </w:ins>
      <w:r w:rsidR="0085773E" w:rsidRPr="0085773E">
        <w:rPr>
          <w:color w:val="000000"/>
          <w:vertAlign w:val="superscript"/>
        </w:rPr>
        <w:t>46</w:t>
      </w:r>
      <w:ins w:id="34" w:author="Parks, Robbie M" w:date="2022-03-05T17:34:00Z">
        <w:r w:rsidR="004114FE">
          <w:rPr>
            <w:bCs/>
            <w:color w:val="000000" w:themeColor="text1"/>
          </w:rPr>
          <w:fldChar w:fldCharType="end"/>
        </w:r>
      </w:ins>
      <w:ins w:id="35" w:author="Parks, Robbie M" w:date="2022-03-01T10:20:00Z">
        <w:r w:rsidR="00B64022">
          <w:rPr>
            <w:bCs/>
            <w:color w:val="000000" w:themeColor="text1"/>
          </w:rPr>
          <w:t xml:space="preserve"> and </w:t>
        </w:r>
      </w:ins>
      <w:ins w:id="36" w:author="Parks, Robbie M" w:date="2022-02-08T16:02:00Z">
        <w:r w:rsidR="00B2436B">
          <w:rPr>
            <w:bCs/>
            <w:color w:val="000000" w:themeColor="text1"/>
          </w:rPr>
          <w:t>(</w:t>
        </w:r>
      </w:ins>
      <w:ins w:id="37" w:author="Parks, Robbie M" w:date="2022-03-01T10:20:00Z">
        <w:r w:rsidR="00B64022">
          <w:rPr>
            <w:bCs/>
            <w:color w:val="000000" w:themeColor="text1"/>
          </w:rPr>
          <w:t>i</w:t>
        </w:r>
      </w:ins>
      <w:ins w:id="38" w:author="Parks, Robbie M" w:date="2022-02-08T16:02:00Z">
        <w:r w:rsidR="00B2436B">
          <w:rPr>
            <w:bCs/>
            <w:color w:val="000000" w:themeColor="text1"/>
          </w:rPr>
          <w:t>i)</w:t>
        </w:r>
      </w:ins>
      <w:ins w:id="39" w:author="Parks, Robbie M" w:date="2022-02-03T12:29:00Z">
        <w:r w:rsidR="00C37420">
          <w:rPr>
            <w:bCs/>
            <w:color w:val="000000" w:themeColor="text1"/>
          </w:rPr>
          <w:t xml:space="preserve"> </w:t>
        </w:r>
      </w:ins>
      <w:ins w:id="40" w:author="Parks, Robbie M" w:date="2022-02-08T15:56:00Z">
        <w:r w:rsidR="00141EEE">
          <w:rPr>
            <w:bCs/>
            <w:color w:val="000000" w:themeColor="text1"/>
          </w:rPr>
          <w:t xml:space="preserve">juvenile ALS cases </w:t>
        </w:r>
      </w:ins>
      <w:ins w:id="41" w:author="Parks, Robbie M" w:date="2022-02-08T15:58:00Z">
        <w:r w:rsidR="00B015EB">
          <w:rPr>
            <w:bCs/>
            <w:color w:val="000000" w:themeColor="text1"/>
          </w:rPr>
          <w:t>have been</w:t>
        </w:r>
      </w:ins>
      <w:ins w:id="42" w:author="Parks, Robbie M" w:date="2022-02-08T15:56:00Z">
        <w:r w:rsidR="00141EEE">
          <w:rPr>
            <w:bCs/>
            <w:color w:val="000000" w:themeColor="text1"/>
          </w:rPr>
          <w:t xml:space="preserve"> explained </w:t>
        </w:r>
      </w:ins>
      <w:ins w:id="43"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44"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45" w:author="Parks, Robbie M" w:date="2022-03-05T17:35:00Z">
        <w:r w:rsidR="0085773E">
          <w:rPr>
            <w:bCs/>
            <w:color w:val="000000" w:themeColor="text1"/>
          </w:rPr>
          <w:t>.</w:t>
        </w:r>
      </w:ins>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del w:id="46" w:author="Parks, Robbie M" w:date="2022-03-05T17:35:00Z">
        <w:r w:rsidR="00832AED" w:rsidRPr="00BE40FA" w:rsidDel="0085773E">
          <w:rPr>
            <w:bCs/>
            <w:color w:val="000000" w:themeColor="text1"/>
          </w:rPr>
          <w:delText>.</w:delText>
        </w:r>
      </w:del>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47" w:author="Parks, Robbie M" w:date="2022-03-01T13:24:00Z">
        <w:r w:rsidR="00C53591">
          <w:rPr>
            <w:bCs/>
            <w:color w:val="000000" w:themeColor="text1"/>
          </w:rPr>
          <w:t>;</w:t>
        </w:r>
      </w:ins>
      <w:ins w:id="48" w:author="Parks, Robbie M" w:date="2022-03-01T13:22:00Z">
        <w:r w:rsidR="00C53591">
          <w:rPr>
            <w:bCs/>
            <w:color w:val="000000" w:themeColor="text1"/>
          </w:rPr>
          <w:t xml:space="preserve"> w</w:t>
        </w:r>
      </w:ins>
      <w:ins w:id="49" w:author="Parks, Robbie M" w:date="2022-03-01T13:24:00Z">
        <w:r w:rsidR="00C53591">
          <w:rPr>
            <w:bCs/>
            <w:color w:val="000000" w:themeColor="text1"/>
          </w:rPr>
          <w:t xml:space="preserve">orking with </w:t>
        </w:r>
      </w:ins>
      <w:ins w:id="50" w:author="Parks, Robbie M" w:date="2022-03-01T13:22:00Z">
        <w:r w:rsidR="00C53591">
          <w:rPr>
            <w:bCs/>
            <w:color w:val="000000" w:themeColor="text1"/>
          </w:rPr>
          <w:t xml:space="preserve">a specialist ALS </w:t>
        </w:r>
        <w:r w:rsidR="00C53591">
          <w:rPr>
            <w:bCs/>
            <w:color w:val="000000" w:themeColor="text1"/>
          </w:rPr>
          <w:lastRenderedPageBreak/>
          <w:t xml:space="preserve">neurologist </w:t>
        </w:r>
      </w:ins>
      <w:ins w:id="51" w:author="Parks, Robbie M" w:date="2022-03-01T13:24:00Z">
        <w:r w:rsidR="00C53591">
          <w:rPr>
            <w:bCs/>
            <w:color w:val="000000" w:themeColor="text1"/>
          </w:rPr>
          <w:t xml:space="preserve">to review </w:t>
        </w:r>
      </w:ins>
      <w:ins w:id="52" w:author="Parks, Robbie M" w:date="2022-03-01T13:22:00Z">
        <w:r w:rsidR="00C53591">
          <w:rPr>
            <w:bCs/>
            <w:color w:val="000000" w:themeColor="text1"/>
          </w:rPr>
          <w:t>medical record</w:t>
        </w:r>
      </w:ins>
      <w:ins w:id="53" w:author="Parks, Robbie M" w:date="2022-03-01T13:24:00Z">
        <w:r w:rsidR="00C53591">
          <w:rPr>
            <w:bCs/>
            <w:color w:val="000000" w:themeColor="text1"/>
          </w:rPr>
          <w:t>s</w:t>
        </w:r>
      </w:ins>
      <w:ins w:id="54" w:author="Parks, Robbie M" w:date="2022-03-01T13:26:00Z">
        <w:r w:rsidR="00C53591">
          <w:rPr>
            <w:bCs/>
            <w:color w:val="000000" w:themeColor="text1"/>
          </w:rPr>
          <w:t xml:space="preserve"> and comparing to death certificates and hospital discharges</w:t>
        </w:r>
      </w:ins>
      <w:ins w:id="55" w:author="Parks, Robbie M" w:date="2022-03-01T13:24:00Z">
        <w:r w:rsidR="00C53591">
          <w:rPr>
            <w:bCs/>
            <w:color w:val="000000" w:themeColor="text1"/>
          </w:rPr>
          <w:t xml:space="preserve">, </w:t>
        </w:r>
      </w:ins>
      <w:ins w:id="56" w:author="Parks, Robbie M" w:date="2022-03-01T13:23:00Z">
        <w:r w:rsidR="00C53591">
          <w:rPr>
            <w:bCs/>
            <w:color w:val="000000" w:themeColor="text1"/>
          </w:rPr>
          <w:t xml:space="preserve">the Danish National Patient Register </w:t>
        </w:r>
      </w:ins>
      <w:ins w:id="57" w:author="Parks, Robbie M" w:date="2022-03-01T13:24:00Z">
        <w:r w:rsidR="00C53591">
          <w:rPr>
            <w:bCs/>
            <w:color w:val="000000" w:themeColor="text1"/>
          </w:rPr>
          <w:t>was found to have an overall predictiv</w:t>
        </w:r>
      </w:ins>
      <w:ins w:id="58" w:author="Parks, Robbie M" w:date="2022-03-01T13:25:00Z">
        <w:r w:rsidR="00C53591">
          <w:rPr>
            <w:bCs/>
            <w:color w:val="000000" w:themeColor="text1"/>
          </w:rPr>
          <w:t xml:space="preserve">e value </w:t>
        </w:r>
      </w:ins>
      <w:ins w:id="59" w:author="Parks, Robbie M" w:date="2022-03-01T13:26:00Z">
        <w:r w:rsidR="00E46622">
          <w:rPr>
            <w:bCs/>
            <w:color w:val="000000" w:themeColor="text1"/>
          </w:rPr>
          <w:t xml:space="preserve">for ALS </w:t>
        </w:r>
      </w:ins>
      <w:ins w:id="60"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1"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62"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63" w:author="Parks, Robbie M" w:date="2022-02-03T13:33:00Z">
        <w:r w:rsidRPr="00BE40FA" w:rsidDel="00437C7B">
          <w:rPr>
            <w:bCs/>
            <w:color w:val="000000" w:themeColor="text1"/>
          </w:rPr>
          <w:delText>prior to</w:delText>
        </w:r>
      </w:del>
      <w:ins w:id="6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BC05858"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65" w:author="Parks, Robbie M" w:date="2022-02-03T12:31:00Z">
        <w:r w:rsidR="00AC1769">
          <w:rPr>
            <w:bCs/>
            <w:color w:val="000000" w:themeColor="text1"/>
          </w:rPr>
          <w:t xml:space="preserve">In brief, </w:t>
        </w:r>
      </w:ins>
      <w:ins w:id="66" w:author="Parks, Robbie M" w:date="2022-02-08T15:43:00Z">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67" w:author="Parks, Robbie M" w:date="2022-02-03T12:31:00Z">
        <w:r w:rsidR="00AC1769">
          <w:rPr>
            <w:bCs/>
            <w:color w:val="000000" w:themeColor="text1"/>
          </w:rPr>
          <w:t>.</w:t>
        </w:r>
      </w:ins>
      <w:ins w:id="68" w:author="Parks, Robbie M" w:date="2022-02-08T15:44:00Z">
        <w:r w:rsidR="00CD4BBE">
          <w:rPr>
            <w:bCs/>
            <w:color w:val="000000" w:themeColor="text1"/>
          </w:rPr>
          <w:t xml:space="preserve"> </w:t>
        </w:r>
      </w:ins>
      <w:ins w:id="69"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70" w:author="Parks, Robbie M" w:date="2022-02-08T15:47:00Z">
        <w:r w:rsidR="006943C2">
          <w:rPr>
            <w:bCs/>
            <w:color w:val="000000" w:themeColor="text1"/>
          </w:rPr>
          <w:t>es in an automatic and effective way.</w:t>
        </w:r>
      </w:ins>
      <w:ins w:id="71"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72"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73" w:author="Parks, Robbie M" w:date="2022-02-03T13:11:00Z">
        <w:r w:rsidR="00C8027A">
          <w:rPr>
            <w:bCs/>
            <w:color w:val="000000" w:themeColor="text1"/>
          </w:rPr>
          <w:t>Spe</w:t>
        </w:r>
      </w:ins>
      <w:ins w:id="74" w:author="Parks, Robbie M" w:date="2022-02-03T13:12:00Z">
        <w:r w:rsidR="00C8027A">
          <w:rPr>
            <w:bCs/>
            <w:color w:val="000000" w:themeColor="text1"/>
          </w:rPr>
          <w:t>cifically, e</w:t>
        </w:r>
      </w:ins>
      <w:ins w:id="75" w:author="Parks, Robbie M" w:date="2022-02-03T13:10:00Z">
        <w:r w:rsidR="004C0C65">
          <w:rPr>
            <w:bCs/>
            <w:color w:val="000000" w:themeColor="text1"/>
          </w:rPr>
          <w:t xml:space="preserve">ach </w:t>
        </w:r>
      </w:ins>
      <w:ins w:id="76" w:author="Parks, Robbie M" w:date="2022-02-03T13:11:00Z">
        <w:r w:rsidR="00872742">
          <w:rPr>
            <w:bCs/>
            <w:color w:val="000000" w:themeColor="text1"/>
          </w:rPr>
          <w:t xml:space="preserve">case or control </w:t>
        </w:r>
      </w:ins>
      <w:ins w:id="77" w:author="Parks, Robbie M" w:date="2022-02-03T13:10:00Z">
        <w:r w:rsidR="004C0C65">
          <w:rPr>
            <w:bCs/>
            <w:color w:val="000000" w:themeColor="text1"/>
          </w:rPr>
          <w:t xml:space="preserve">average </w:t>
        </w:r>
      </w:ins>
      <w:ins w:id="78" w:author="Parks, Robbie M" w:date="2022-02-03T13:12:00Z">
        <w:r w:rsidR="00DB2ADA">
          <w:rPr>
            <w:bCs/>
            <w:color w:val="000000" w:themeColor="text1"/>
          </w:rPr>
          <w:t xml:space="preserve">value </w:t>
        </w:r>
      </w:ins>
      <w:ins w:id="79" w:author="Parks, Robbie M" w:date="2022-02-03T13:10:00Z">
        <w:r w:rsidR="004C0C65">
          <w:rPr>
            <w:bCs/>
            <w:color w:val="000000" w:themeColor="text1"/>
          </w:rPr>
          <w:t>(1-, 5- or 1</w:t>
        </w:r>
      </w:ins>
      <w:ins w:id="80" w:author="Parks, Robbie M" w:date="2022-02-08T15:48:00Z">
        <w:r w:rsidR="001E7EC5">
          <w:rPr>
            <w:bCs/>
            <w:color w:val="000000" w:themeColor="text1"/>
          </w:rPr>
          <w:t>0</w:t>
        </w:r>
      </w:ins>
      <w:ins w:id="81" w:author="Parks, Robbie M" w:date="2022-02-03T13:10:00Z">
        <w:r w:rsidR="004C0C65">
          <w:rPr>
            <w:bCs/>
            <w:color w:val="000000" w:themeColor="text1"/>
          </w:rPr>
          <w:t>-year) was calculated</w:t>
        </w:r>
      </w:ins>
      <w:ins w:id="82" w:author="Parks, Robbie M" w:date="2022-02-03T13:14:00Z">
        <w:r w:rsidR="003B65E3">
          <w:rPr>
            <w:bCs/>
            <w:color w:val="000000" w:themeColor="text1"/>
          </w:rPr>
          <w:t xml:space="preserve"> as the mean of</w:t>
        </w:r>
      </w:ins>
      <w:ins w:id="83" w:author="Parks, Robbie M" w:date="2022-02-03T13:17:00Z">
        <w:r w:rsidR="0096690E">
          <w:rPr>
            <w:bCs/>
            <w:color w:val="000000" w:themeColor="text1"/>
          </w:rPr>
          <w:t xml:space="preserve"> all</w:t>
        </w:r>
      </w:ins>
      <w:ins w:id="84" w:author="Parks, Robbie M" w:date="2022-02-03T13:14:00Z">
        <w:r w:rsidR="003B65E3">
          <w:rPr>
            <w:bCs/>
            <w:color w:val="000000" w:themeColor="text1"/>
          </w:rPr>
          <w:t xml:space="preserve"> c</w:t>
        </w:r>
      </w:ins>
      <w:ins w:id="85" w:author="Parks, Robbie M" w:date="2022-02-03T13:13:00Z">
        <w:r w:rsidR="00061464">
          <w:rPr>
            <w:bCs/>
            <w:color w:val="000000" w:themeColor="text1"/>
          </w:rPr>
          <w:t xml:space="preserve">oncentrations </w:t>
        </w:r>
      </w:ins>
      <w:ins w:id="86" w:author="Parks, Robbie M" w:date="2022-02-03T13:10:00Z">
        <w:r w:rsidR="00776E79">
          <w:rPr>
            <w:bCs/>
            <w:color w:val="000000" w:themeColor="text1"/>
          </w:rPr>
          <w:t xml:space="preserve">recorded across time </w:t>
        </w:r>
      </w:ins>
      <w:ins w:id="87" w:author="Parks, Robbie M" w:date="2022-02-03T13:14:00Z">
        <w:r w:rsidR="009B2ACE">
          <w:rPr>
            <w:bCs/>
            <w:color w:val="000000" w:themeColor="text1"/>
          </w:rPr>
          <w:t>at the</w:t>
        </w:r>
      </w:ins>
      <w:ins w:id="88" w:author="Parks, Robbie M" w:date="2022-02-03T13:13:00Z">
        <w:r w:rsidR="00061464">
          <w:rPr>
            <w:bCs/>
            <w:color w:val="000000" w:themeColor="text1"/>
          </w:rPr>
          <w:t xml:space="preserve"> </w:t>
        </w:r>
      </w:ins>
      <w:ins w:id="89"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90" w:author="Parks, Robbie M" w:date="2022-02-03T13:13:00Z">
        <w:r w:rsidR="00061464">
          <w:rPr>
            <w:bCs/>
            <w:color w:val="000000" w:themeColor="text1"/>
          </w:rPr>
          <w:t xml:space="preserve"> </w:t>
        </w:r>
      </w:ins>
      <w:ins w:id="91" w:author="Parks, Robbie M" w:date="2022-02-03T13:10:00Z">
        <w:r w:rsidR="00776E79">
          <w:rPr>
            <w:bCs/>
            <w:color w:val="000000" w:themeColor="text1"/>
          </w:rPr>
          <w:t xml:space="preserve">within </w:t>
        </w:r>
      </w:ins>
      <w:ins w:id="92" w:author="Parks, Robbie M" w:date="2022-02-03T13:12:00Z">
        <w:r w:rsidR="009423B5">
          <w:rPr>
            <w:bCs/>
            <w:color w:val="000000" w:themeColor="text1"/>
          </w:rPr>
          <w:t xml:space="preserve">each </w:t>
        </w:r>
      </w:ins>
      <w:ins w:id="93" w:author="Parks, Robbie M" w:date="2022-02-03T13:10:00Z">
        <w:r w:rsidR="00776E79">
          <w:rPr>
            <w:bCs/>
            <w:color w:val="000000" w:themeColor="text1"/>
          </w:rPr>
          <w:t>time window</w:t>
        </w:r>
      </w:ins>
      <w:ins w:id="94" w:author="Parks, Robbie M" w:date="2022-02-08T15:48:00Z">
        <w:r w:rsidR="001E59BE">
          <w:rPr>
            <w:bCs/>
            <w:color w:val="000000" w:themeColor="text1"/>
          </w:rPr>
          <w:t>.</w:t>
        </w:r>
      </w:ins>
      <w:ins w:id="95"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49C3BA9D"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96" w:author="Parks, Robbie M" w:date="2022-03-10T14:45:00Z">
        <w:r w:rsidR="00FB7669">
          <w:rPr>
            <w:bCs/>
            <w:color w:val="000000" w:themeColor="text1"/>
          </w:rPr>
          <w:t xml:space="preserve">based on </w:t>
        </w:r>
      </w:ins>
      <w:ins w:id="97" w:author="Parks, Robbie M" w:date="2022-03-10T14:46:00Z">
        <w:r w:rsidR="00511EF7">
          <w:rPr>
            <w:bCs/>
            <w:color w:val="000000" w:themeColor="text1"/>
          </w:rPr>
          <w:t>as close as possible to</w:t>
        </w:r>
      </w:ins>
      <w:ins w:id="98" w:author="Parks, Robbie M" w:date="2022-03-01T15:01:00Z">
        <w:r w:rsidR="00041487">
          <w:rPr>
            <w:bCs/>
            <w:color w:val="000000" w:themeColor="text1"/>
          </w:rPr>
          <w:t xml:space="preserve"> index date </w:t>
        </w:r>
      </w:ins>
      <w:r w:rsidR="00262DF1" w:rsidRPr="00BE40FA">
        <w:rPr>
          <w:bCs/>
          <w:color w:val="000000" w:themeColor="text1"/>
        </w:rPr>
        <w:t xml:space="preserve">to account for potential </w:t>
      </w:r>
      <w:r w:rsidR="009B2B54">
        <w:rPr>
          <w:bCs/>
          <w:color w:val="000000" w:themeColor="text1"/>
        </w:rPr>
        <w:t>confounding bias</w:t>
      </w:r>
      <w:ins w:id="99" w:author="Parks, Robbie M" w:date="2022-02-08T16:18:00Z">
        <w:r w:rsidR="00662A4B">
          <w:rPr>
            <w:bCs/>
            <w:color w:val="000000" w:themeColor="text1"/>
          </w:rPr>
          <w:t>, i</w:t>
        </w:r>
      </w:ins>
      <w:ins w:id="100" w:author="Parks, Robbie M" w:date="2022-02-08T16:19:00Z">
        <w:r w:rsidR="00662A4B">
          <w:rPr>
            <w:bCs/>
            <w:color w:val="000000" w:themeColor="text1"/>
          </w:rPr>
          <w:t xml:space="preserve">ncluding </w:t>
        </w:r>
      </w:ins>
      <w:ins w:id="101" w:author="Parks, Robbie M" w:date="2022-03-01T14:40:00Z">
        <w:r w:rsidR="001C6CD7">
          <w:rPr>
            <w:bCs/>
            <w:color w:val="000000" w:themeColor="text1"/>
          </w:rPr>
          <w:t xml:space="preserve">household </w:t>
        </w:r>
      </w:ins>
      <w:ins w:id="102" w:author="Parks, Robbie M" w:date="2022-02-08T16:19:00Z">
        <w:r w:rsidR="00662A4B">
          <w:rPr>
            <w:bCs/>
            <w:color w:val="000000" w:themeColor="text1"/>
          </w:rPr>
          <w:t>socioeconomic status (SES)</w:t>
        </w:r>
      </w:ins>
      <w:ins w:id="103" w:author="Parks, Robbie M" w:date="2022-03-10T14:46:00Z">
        <w:r w:rsidR="0096449F">
          <w:rPr>
            <w:bCs/>
            <w:color w:val="000000" w:themeColor="text1"/>
          </w:rPr>
          <w:t xml:space="preserve"> based on last-reported job title</w:t>
        </w:r>
      </w:ins>
      <w:ins w:id="104" w:author="Parks, Robbie M" w:date="2022-03-10T14:54:00Z">
        <w:r w:rsidR="000E7952">
          <w:rPr>
            <w:bCs/>
            <w:color w:val="000000" w:themeColor="text1"/>
          </w:rPr>
          <w:t xml:space="preserve"> at index date</w:t>
        </w:r>
      </w:ins>
      <w:ins w:id="105" w:author="Parks, Robbie M" w:date="2022-03-10T14:46:00Z">
        <w:r w:rsidR="0096449F">
          <w:rPr>
            <w:bCs/>
            <w:color w:val="000000" w:themeColor="text1"/>
          </w:rPr>
          <w:t>;</w:t>
        </w:r>
      </w:ins>
      <w:ins w:id="106" w:author="Parks, Robbie M" w:date="2022-02-08T16:19:00Z">
        <w:r w:rsidR="00662A4B">
          <w:rPr>
            <w:bCs/>
            <w:color w:val="000000" w:themeColor="text1"/>
          </w:rPr>
          <w:t xml:space="preserve"> civil status</w:t>
        </w:r>
      </w:ins>
      <w:ins w:id="107" w:author="Parks, Robbie M" w:date="2022-03-10T14:54:00Z">
        <w:r w:rsidR="000E7952">
          <w:rPr>
            <w:bCs/>
            <w:color w:val="000000" w:themeColor="text1"/>
          </w:rPr>
          <w:t xml:space="preserve"> at index date</w:t>
        </w:r>
      </w:ins>
      <w:ins w:id="108" w:author="Parks, Robbie M" w:date="2022-02-08T16:19:00Z">
        <w:r w:rsidR="00662A4B">
          <w:rPr>
            <w:bCs/>
            <w:color w:val="000000" w:themeColor="text1"/>
          </w:rPr>
          <w:t xml:space="preserve">, </w:t>
        </w:r>
      </w:ins>
      <w:ins w:id="109" w:author="Parks, Robbie M" w:date="2022-02-08T16:20:00Z">
        <w:r w:rsidR="00492AF6">
          <w:rPr>
            <w:bCs/>
            <w:color w:val="000000" w:themeColor="text1"/>
          </w:rPr>
          <w:t>last report</w:t>
        </w:r>
      </w:ins>
      <w:ins w:id="110" w:author="Parks, Robbie M" w:date="2022-02-08T16:24:00Z">
        <w:r w:rsidR="00C13006">
          <w:rPr>
            <w:bCs/>
            <w:color w:val="000000" w:themeColor="text1"/>
          </w:rPr>
          <w:t>ed</w:t>
        </w:r>
      </w:ins>
      <w:ins w:id="111" w:author="Parks, Robbie M" w:date="2022-02-08T16:20:00Z">
        <w:r w:rsidR="00492AF6">
          <w:rPr>
            <w:bCs/>
            <w:color w:val="000000" w:themeColor="text1"/>
          </w:rPr>
          <w:t xml:space="preserve"> place of residence</w:t>
        </w:r>
      </w:ins>
      <w:ins w:id="112" w:author="Parks, Robbie M" w:date="2022-03-10T14:54:00Z">
        <w:r w:rsidR="000E7952">
          <w:rPr>
            <w:bCs/>
            <w:color w:val="000000" w:themeColor="text1"/>
          </w:rPr>
          <w:t xml:space="preserve"> at index date</w:t>
        </w:r>
      </w:ins>
      <w:ins w:id="113" w:author="Parks, Robbie M" w:date="2022-02-08T16:24:00Z">
        <w:r w:rsidR="00C13006">
          <w:rPr>
            <w:bCs/>
            <w:color w:val="000000" w:themeColor="text1"/>
          </w:rPr>
          <w:t>,</w:t>
        </w:r>
      </w:ins>
      <w:ins w:id="114"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115"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116"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117" w:author="Parks, Robbie M" w:date="2022-02-10T14:35:00Z">
        <w:r w:rsidR="00E00C55">
          <w:rPr>
            <w:bCs/>
            <w:color w:val="000000" w:themeColor="text1"/>
          </w:rPr>
          <w:t xml:space="preserve">has been shown as </w:t>
        </w:r>
      </w:ins>
      <w:del w:id="118"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19"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20" w:author="Parks, Robbie M" w:date="2022-03-01T14:40:00Z">
        <w:r w:rsidR="00A92F48">
          <w:rPr>
            <w:bCs/>
            <w:color w:val="000000" w:themeColor="text1"/>
          </w:rPr>
          <w:t>,</w:t>
        </w:r>
      </w:ins>
      <w:del w:id="121"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22" w:author="Parks, Robbie M" w:date="2022-03-01T14:40:00Z">
        <w:r w:rsidR="00A92F48">
          <w:rPr>
            <w:bCs/>
            <w:color w:val="000000" w:themeColor="text1"/>
          </w:rPr>
          <w:t xml:space="preserve"> as well as how quickly one is identified as having ALS in the Danish </w:t>
        </w:r>
      </w:ins>
      <w:ins w:id="123"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24"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proofErr w:type="spellStart"/>
      <w:ins w:id="125" w:author="Parks, Robbie M" w:date="2022-03-05T17:43:00Z">
        <w:r w:rsidR="00E15171">
          <w:rPr>
            <w:bCs/>
            <w:color w:val="000000" w:themeColor="text1"/>
          </w:rPr>
          <w:t>unspecialised</w:t>
        </w:r>
      </w:ins>
      <w:proofErr w:type="spellEnd"/>
      <w:r w:rsidR="00287B11" w:rsidRPr="00BE40FA">
        <w:rPr>
          <w:bCs/>
          <w:color w:val="000000" w:themeColor="text1"/>
        </w:rPr>
        <w:t xml:space="preserve"> workers</w:t>
      </w:r>
      <w:ins w:id="126"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27"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28"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29"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30"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31" w:author="Parks, Robbie M" w:date="2022-03-01T10:56:00Z">
        <w:r w:rsidR="004358F4">
          <w:fldChar w:fldCharType="separate"/>
        </w:r>
      </w:ins>
      <w:r w:rsidR="00A72CAA" w:rsidRPr="00A72CAA">
        <w:rPr>
          <w:vertAlign w:val="superscript"/>
        </w:rPr>
        <w:t>63</w:t>
      </w:r>
      <w:ins w:id="132"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33"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34" w:author="Parks, Robbie M" w:date="2022-03-01T10:57:00Z">
        <w:r w:rsidR="00466EF9">
          <w:fldChar w:fldCharType="separate"/>
        </w:r>
      </w:ins>
      <w:r w:rsidR="0079198A" w:rsidRPr="0079198A">
        <w:rPr>
          <w:vertAlign w:val="superscript"/>
        </w:rPr>
        <w:t>7</w:t>
      </w:r>
      <w:ins w:id="135"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w:t>
      </w:r>
      <w:r w:rsidR="00474D16" w:rsidRPr="00BE40FA">
        <w:rPr>
          <w:bCs/>
          <w:color w:val="000000" w:themeColor="text1"/>
        </w:rPr>
        <w:lastRenderedPageBreak/>
        <w:t xml:space="preserve">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36"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37"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38" w:author="Parks, Robbie M" w:date="2022-03-01T11:01:00Z">
        <w:r w:rsidR="00C96375">
          <w:fldChar w:fldCharType="separate"/>
        </w:r>
      </w:ins>
      <w:r w:rsidR="00A72CAA" w:rsidRPr="00A72CAA">
        <w:rPr>
          <w:vertAlign w:val="superscript"/>
        </w:rPr>
        <w:t>64</w:t>
      </w:r>
      <w:ins w:id="139" w:author="Parks, Robbie M" w:date="2022-03-01T11:01:00Z">
        <w:r w:rsidR="00C96375">
          <w:fldChar w:fldCharType="end"/>
        </w:r>
      </w:ins>
      <w:r w:rsidR="00287B11" w:rsidRPr="00BE40FA">
        <w:rPr>
          <w:bCs/>
          <w:color w:val="000000" w:themeColor="text1"/>
        </w:rPr>
        <w:t xml:space="preserve"> </w:t>
      </w:r>
      <w:ins w:id="140" w:author="Parks, Robbie M" w:date="2022-03-01T11:02:00Z">
        <w:r w:rsidR="001A54EF">
          <w:rPr>
            <w:bCs/>
            <w:color w:val="000000" w:themeColor="text1"/>
          </w:rPr>
          <w:t>Ultimately</w:t>
        </w:r>
      </w:ins>
      <w:ins w:id="141" w:author="Parks, Robbie M" w:date="2022-03-01T11:03:00Z">
        <w:r w:rsidR="001A54EF">
          <w:rPr>
            <w:bCs/>
            <w:color w:val="000000" w:themeColor="text1"/>
          </w:rPr>
          <w:t>, we were limited by what was available in the Danish Civil Registration System.</w:t>
        </w:r>
      </w:ins>
      <w:ins w:id="142"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43"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44" w:author="Parks, Robbie M" w:date="2022-03-03T15:31:00Z">
        <w:r w:rsidR="005F0AEE">
          <w:rPr>
            <w:color w:val="000000" w:themeColor="text1"/>
          </w:rPr>
          <w:t>,</w:t>
        </w:r>
        <w:r w:rsidR="00804620">
          <w:rPr>
            <w:color w:val="000000" w:themeColor="text1"/>
          </w:rPr>
          <w:t xml:space="preserve"> implicitly adjusting</w:t>
        </w:r>
      </w:ins>
      <w:ins w:id="145" w:author="Parks, Robbie M" w:date="2022-03-03T15:30:00Z">
        <w:r w:rsidR="005F0AEE" w:rsidRPr="00BE40FA" w:rsidDel="009936DD">
          <w:rPr>
            <w:color w:val="000000" w:themeColor="text1"/>
          </w:rPr>
          <w:t xml:space="preserve"> </w:t>
        </w:r>
      </w:ins>
      <w:del w:id="146"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47"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48" w:author="Parks, Robbie M" w:date="2022-03-03T15:31:00Z">
        <w:r w:rsidR="00771161" w:rsidRPr="00BE40FA" w:rsidDel="00804620">
          <w:rPr>
            <w:color w:val="000000" w:themeColor="text1"/>
          </w:rPr>
          <w:delText>,</w:delText>
        </w:r>
      </w:del>
      <w:del w:id="149"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50"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49C3D51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51"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52" w:author="Parks, Robbie M" w:date="2022-02-10T14:49:00Z">
        <w:r w:rsidR="00B3539D" w:rsidRPr="00BE40FA" w:rsidDel="00FD6489">
          <w:delText>standard deviations</w:delText>
        </w:r>
      </w:del>
      <w:ins w:id="153" w:author="Parks, Robbie M" w:date="2022-02-10T14:49:00Z">
        <w:r w:rsidR="00FD6489">
          <w:t>SDs</w:t>
        </w:r>
      </w:ins>
      <w:r w:rsidR="00B3539D" w:rsidRPr="00BE40FA">
        <w:t xml:space="preserve"> and cent</w:t>
      </w:r>
      <w:r w:rsidR="006A0035" w:rsidRPr="00BE40FA">
        <w:t>e</w:t>
      </w:r>
      <w:r w:rsidR="00B3539D" w:rsidRPr="00BE40FA">
        <w:t>red at their means</w:t>
      </w:r>
      <w:ins w:id="154" w:author="Parks, Robbie M" w:date="2022-03-06T14:37:00Z">
        <w:r w:rsidR="00394634">
          <w:t xml:space="preserve">, with each </w:t>
        </w:r>
      </w:ins>
      <m:oMath>
        <m:r>
          <w:ins w:id="155" w:author="Parks, Robbie M" w:date="2022-03-06T14:37:00Z">
            <w:rPr>
              <w:rFonts w:ascii="Cambria Math" w:hAnsi="Cambria Math"/>
            </w:rPr>
            <m:t>β</m:t>
          </w:ins>
        </m:r>
      </m:oMath>
      <w:ins w:id="156" w:author="Parks, Robbie M" w:date="2022-03-06T14:37:00Z">
        <w:r w:rsidR="00394634">
          <w:t xml:space="preserve"> a pollutant-specific association adjusted by </w:t>
        </w:r>
      </w:ins>
      <w:ins w:id="157" w:author="Parks, Robbie M" w:date="2022-03-06T14:38:00Z">
        <w:r w:rsidR="00394634">
          <w:t>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58" w:author="Parks, Robbie M" w:date="2022-02-10T16:20:00Z">
        <w:r w:rsidR="000C5CF7">
          <w:rPr>
            <w:iCs/>
          </w:rPr>
          <w:t>Interquartile Range (IQR) could equivalently be used to scale poll</w:t>
        </w:r>
      </w:ins>
      <w:ins w:id="159"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60" w:author="Parks, Robbie M" w:date="2022-02-10T15:55:00Z">
        <w:r w:rsidR="009E5ED5">
          <w:rPr>
            <w:iCs/>
          </w:rPr>
          <w:t>PM</w:t>
        </w:r>
        <w:r w:rsidR="009E5ED5" w:rsidRPr="00522BF8">
          <w:rPr>
            <w:iCs/>
            <w:vertAlign w:val="subscript"/>
          </w:rPr>
          <w:t>2.5</w:t>
        </w:r>
        <w:r w:rsidR="009E5ED5">
          <w:rPr>
            <w:iCs/>
          </w:rPr>
          <w:t xml:space="preserve"> </w:t>
        </w:r>
      </w:ins>
      <w:del w:id="161"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62" w:author="Parks, Robbie M" w:date="2022-03-01T11:09:00Z">
        <w:r w:rsidR="00A25294">
          <w:t>, as ozone concentrations have been associated with many adverse health outcomes</w:t>
        </w:r>
      </w:ins>
      <w:r w:rsidR="001956EF">
        <w:t>,</w:t>
      </w:r>
      <w:ins w:id="163"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64" w:author="Parks, Robbie M" w:date="2022-03-01T11:09:00Z">
        <w:r w:rsidR="005D1FAE">
          <w:fldChar w:fldCharType="separate"/>
        </w:r>
      </w:ins>
      <w:r w:rsidR="00A72CAA" w:rsidRPr="00A72CAA">
        <w:rPr>
          <w:vertAlign w:val="superscript"/>
        </w:rPr>
        <w:t>69</w:t>
      </w:r>
      <w:ins w:id="165"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lastRenderedPageBreak/>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E3072F"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66" w:author="Parks, Robbie M" w:date="2022-03-03T14:49:00Z">
        <w:r w:rsidR="00DB5EC2">
          <w:rPr>
            <w:iCs/>
          </w:rPr>
          <w:t xml:space="preserve"> to account for the f</w:t>
        </w:r>
      </w:ins>
      <w:ins w:id="167"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E3072F"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68"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69" w:author="Parks, Robbie M" w:date="2022-02-03T13:37:00Z">
        <w:r w:rsidR="0078405F" w:rsidRPr="00BE40FA" w:rsidDel="00526DD6">
          <w:lastRenderedPageBreak/>
          <w:delText xml:space="preserve">and </w:delText>
        </w:r>
      </w:del>
      <m:oMath>
        <m:r>
          <m:rPr>
            <m:sty m:val="p"/>
          </m:rPr>
          <w:rPr>
            <w:rFonts w:ascii="Cambria Math" w:hAnsi="Cambria Math"/>
          </w:rPr>
          <m:t>Ω</m:t>
        </m:r>
      </m:oMath>
      <w:r w:rsidR="006663AA" w:rsidRPr="00BE40FA">
        <w:t xml:space="preserve"> was defined by </w:t>
      </w:r>
      <w:ins w:id="170"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71" w:author="Parks, Robbie M" w:date="2022-03-01T11:27:00Z">
        <w:r w:rsidR="0047166F">
          <w:t xml:space="preserve">more </w:t>
        </w:r>
      </w:ins>
      <w:del w:id="172" w:author="Parks, Robbie M" w:date="2022-03-01T11:27:00Z">
        <w:r w:rsidR="0009283F" w:rsidRPr="00BE40FA" w:rsidDel="003B5AA3">
          <w:delText>non</w:delText>
        </w:r>
      </w:del>
      <w:ins w:id="173"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6AD70998"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74"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75"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176" w:author="Parks, Robbie M" w:date="2022-03-10T17:00:00Z">
        <w:r w:rsidR="000D3F88">
          <w:rPr>
            <w:color w:val="000000"/>
          </w:rPr>
          <w:t xml:space="preserve">Due to the risk-set matching pattern of our case-control study, </w:t>
        </w:r>
        <w:r w:rsidR="00690869">
          <w:rPr>
            <w:color w:val="000000"/>
          </w:rPr>
          <w:t xml:space="preserve">odds ratios are also equivalently incidence ratios </w:t>
        </w:r>
      </w:ins>
      <w:ins w:id="177" w:author="Parks, Robbie M" w:date="2022-03-10T17:01:00Z">
        <w:r w:rsidR="00690869">
          <w:rPr>
            <w:color w:val="000000"/>
          </w:rPr>
          <w:t xml:space="preserve">(IRs).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78" w:author="Parks, Robbie M" w:date="2022-03-01T11:42:00Z">
        <w:r w:rsidR="000C019B">
          <w:t>A 50% probability means that it is as likely as not that the marginal is null</w:t>
        </w:r>
      </w:ins>
      <w:ins w:id="179"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80"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w:t>
      </w:r>
      <w:r w:rsidR="00D92EDB" w:rsidRPr="00BE40FA">
        <w:lastRenderedPageBreak/>
        <w:t xml:space="preserve">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17532572"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81" w:author="Parks, Robbie M" w:date="2022-03-01T11:30:00Z">
        <w:r w:rsidR="00ED0ED8">
          <w:rPr>
            <w:bCs/>
            <w:color w:val="000000" w:themeColor="text1"/>
          </w:rPr>
          <w:t xml:space="preserve"> as a </w:t>
        </w:r>
      </w:ins>
      <w:ins w:id="182" w:author="Parks, Robbie M" w:date="2022-03-10T15:10:00Z">
        <w:r w:rsidR="002A38DF">
          <w:rPr>
            <w:bCs/>
            <w:color w:val="000000" w:themeColor="text1"/>
          </w:rPr>
          <w:t>parsimonious representation of</w:t>
        </w:r>
      </w:ins>
      <w:ins w:id="183" w:author="Parks, Robbie M" w:date="2022-03-01T11:30:00Z">
        <w:r w:rsidR="00ED0ED8">
          <w:rPr>
            <w:bCs/>
            <w:color w:val="000000" w:themeColor="text1"/>
          </w:rPr>
          <w:t xml:space="preserve"> </w:t>
        </w:r>
      </w:ins>
      <w:ins w:id="184" w:author="Parks, Robbie M" w:date="2022-03-01T11:31:00Z">
        <w:r w:rsidR="00ED0ED8">
          <w:rPr>
            <w:bCs/>
            <w:color w:val="000000" w:themeColor="text1"/>
          </w:rPr>
          <w:t>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w:t>
      </w:r>
      <w:r w:rsidR="003929DB">
        <w:rPr>
          <w:bCs/>
          <w:color w:val="000000" w:themeColor="text1"/>
        </w:rPr>
        <w:lastRenderedPageBreak/>
        <w:t xml:space="preserve">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85" w:author="Parks, Robbie M" w:date="2022-03-01T11:39:00Z">
        <w:r w:rsidR="00D74719">
          <w:rPr>
            <w:bCs/>
            <w:color w:val="000000" w:themeColor="text1"/>
          </w:rPr>
          <w:t xml:space="preserve">, </w:t>
        </w:r>
        <w:r w:rsidR="00A95717">
          <w:rPr>
            <w:bCs/>
            <w:color w:val="000000" w:themeColor="text1"/>
          </w:rPr>
          <w:t xml:space="preserve">ranging from </w:t>
        </w:r>
      </w:ins>
      <w:ins w:id="186" w:author="Parks, Robbie M" w:date="2022-03-01T11:40:00Z">
        <w:r w:rsidR="00177283">
          <w:rPr>
            <w:bCs/>
            <w:color w:val="000000" w:themeColor="text1"/>
          </w:rPr>
          <w:t>-</w:t>
        </w:r>
      </w:ins>
      <w:ins w:id="187" w:author="Parks, Robbie M" w:date="2022-03-01T11:39:00Z">
        <w:r w:rsidR="00A95717">
          <w:rPr>
            <w:bCs/>
            <w:color w:val="000000" w:themeColor="text1"/>
          </w:rPr>
          <w:t>0.</w:t>
        </w:r>
      </w:ins>
      <w:ins w:id="188" w:author="Parks, Robbie M" w:date="2022-03-01T11:40:00Z">
        <w:r w:rsidR="00177283">
          <w:rPr>
            <w:bCs/>
            <w:color w:val="000000" w:themeColor="text1"/>
          </w:rPr>
          <w:t>58</w:t>
        </w:r>
      </w:ins>
      <w:ins w:id="189" w:author="Parks, Robbie M" w:date="2022-03-01T11:39:00Z">
        <w:r w:rsidR="00A95717">
          <w:rPr>
            <w:bCs/>
            <w:color w:val="000000" w:themeColor="text1"/>
          </w:rPr>
          <w:t xml:space="preserve"> to </w:t>
        </w:r>
      </w:ins>
      <w:ins w:id="190" w:author="Parks, Robbie M" w:date="2022-03-01T11:40:00Z">
        <w:r w:rsidR="00177283">
          <w:rPr>
            <w:bCs/>
            <w:color w:val="000000" w:themeColor="text1"/>
          </w:rPr>
          <w:t>-</w:t>
        </w:r>
      </w:ins>
      <w:ins w:id="191" w:author="Parks, Robbie M" w:date="2022-03-01T11:39:00Z">
        <w:r w:rsidR="00A95717">
          <w:rPr>
            <w:bCs/>
            <w:color w:val="000000" w:themeColor="text1"/>
          </w:rPr>
          <w:t>0.</w:t>
        </w:r>
      </w:ins>
      <w:ins w:id="192"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820728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93" w:author="Parks, Robbie M" w:date="2022-02-10T14:50:00Z">
        <w:r w:rsidR="002B777D" w:rsidDel="00FD6489">
          <w:rPr>
            <w:bCs/>
            <w:color w:val="000000" w:themeColor="text1"/>
          </w:rPr>
          <w:delText>standard deviation</w:delText>
        </w:r>
      </w:del>
      <w:ins w:id="194"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ins w:id="195" w:author="Parks, Robbie M" w:date="2022-03-06T14:28:00Z">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96" w:author="Parks, Robbie M" w:date="2022-03-06T14:28:00Z">
        <w:r w:rsidR="00795EE9" w:rsidDel="00A918C0">
          <w:rPr>
            <w:bCs/>
            <w:color w:val="000000" w:themeColor="text1"/>
            <w:lang w:val="en-GB"/>
          </w:rPr>
          <w:delText xml:space="preserve"> per </w:delText>
        </w:r>
        <w:r w:rsidR="00795EE9" w:rsidRPr="00821C4B" w:rsidDel="00A918C0">
          <w:rPr>
            <w:bCs/>
            <w:color w:val="000000" w:themeColor="text1"/>
          </w:rPr>
          <w:delText>0.42</w:delText>
        </w:r>
        <w:r w:rsidR="00795EE9" w:rsidRPr="00BE40FA" w:rsidDel="00A918C0">
          <w:rPr>
            <w:color w:val="000000" w:themeColor="text1"/>
          </w:rPr>
          <w:delText xml:space="preserve"> µg/m</w:delText>
        </w:r>
        <w:r w:rsidR="00795EE9" w:rsidRPr="00BE40FA" w:rsidDel="00A918C0">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97" w:author="Parks, Robbie M" w:date="2022-02-10T14:50:00Z">
        <w:r w:rsidR="00ED4774" w:rsidDel="00FD6489">
          <w:rPr>
            <w:bCs/>
            <w:color w:val="000000" w:themeColor="text1"/>
            <w:lang w:val="en-GB"/>
          </w:rPr>
          <w:delText>Standard deviation</w:delText>
        </w:r>
      </w:del>
      <w:ins w:id="198"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99" w:author="Parks, Robbie M" w:date="2022-03-06T14:24:00Z">
        <w:r w:rsidR="00540B5D">
          <w:rPr>
            <w:color w:val="000000" w:themeColor="text1"/>
          </w:rPr>
          <w:t xml:space="preserve">; </w:t>
        </w:r>
      </w:ins>
      <w:ins w:id="200" w:author="Parks, Robbie M" w:date="2022-03-06T14:25:00Z">
        <w:r w:rsidR="00ED5BA8">
          <w:rPr>
            <w:color w:val="000000" w:themeColor="text1"/>
          </w:rPr>
          <w:t>27.8%</w:t>
        </w:r>
      </w:ins>
      <w:ins w:id="201" w:author="Parks, Robbie M" w:date="2022-03-06T14:24:00Z">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id="202" w:author="Parks, Robbie M" w:date="2022-03-06T14:24:00Z">
        <w:r w:rsidR="00884680">
          <w:rPr>
            <w:color w:val="000000" w:themeColor="text1"/>
          </w:rPr>
          <w:t xml:space="preserve">; </w:t>
        </w:r>
      </w:ins>
      <w:ins w:id="203" w:author="Parks, Robbie M" w:date="2022-03-06T14:25:00Z">
        <w:r w:rsidR="0059337D">
          <w:rPr>
            <w:color w:val="000000" w:themeColor="text1"/>
          </w:rPr>
          <w:t>26.7%</w:t>
        </w:r>
      </w:ins>
      <w:ins w:id="204" w:author="Parks, Robbie M" w:date="2022-03-06T14:24:00Z">
        <w:r w:rsidR="00884680">
          <w:rPr>
            <w:color w:val="000000" w:themeColor="text1"/>
          </w:rPr>
          <w:t xml:space="preserve"> </w:t>
        </w:r>
        <w:r w:rsidR="00884680">
          <w:rPr>
            <w:bCs/>
            <w:color w:val="000000" w:themeColor="text1"/>
            <w:lang w:val="en-GB"/>
          </w:rPr>
          <w:t>posterior probability of positive association</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205"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206"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207"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208" w:author="Parks, Robbie M" w:date="2022-03-03T15:50:00Z">
        <w:r w:rsidR="005A2B0C">
          <w:rPr>
            <w:bCs/>
            <w:color w:val="000000" w:themeColor="text1"/>
          </w:rPr>
          <w:t xml:space="preserve">n </w:t>
        </w:r>
      </w:ins>
      <w:del w:id="209"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210" w:author="Parks, Robbie M" w:date="2022-02-10T16:31:00Z">
        <w:r w:rsidR="00CF4A4A">
          <w:rPr>
            <w:bCs/>
            <w:color w:val="000000" w:themeColor="text1"/>
            <w:lang w:val="en-GB"/>
          </w:rPr>
          <w:t xml:space="preserve">, </w:t>
        </w:r>
      </w:ins>
      <w:ins w:id="211"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212" w:author="Parks, Robbie M" w:date="2022-02-08T16:37:00Z">
        <w:r w:rsidR="00601F76">
          <w:rPr>
            <w:bCs/>
            <w:color w:val="000000" w:themeColor="text1"/>
            <w:lang w:val="en-GB"/>
          </w:rPr>
          <w:t xml:space="preserve">; </w:t>
        </w:r>
      </w:ins>
      <w:ins w:id="213" w:author="Parks, Robbie M" w:date="2022-02-08T16:38:00Z">
        <w:r w:rsidR="000C108F">
          <w:rPr>
            <w:bCs/>
            <w:color w:val="000000" w:themeColor="text1"/>
            <w:lang w:val="en-GB"/>
          </w:rPr>
          <w:t xml:space="preserve">single traffic-related pollutant </w:t>
        </w:r>
      </w:ins>
      <w:ins w:id="214"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15" w:author="Parks, Robbie M" w:date="2022-03-04T18:06:00Z">
        <w:r w:rsidR="004973FE">
          <w:rPr>
            <w:bCs/>
            <w:color w:val="000000" w:themeColor="text1"/>
            <w:lang w:val="en-GB"/>
          </w:rPr>
          <w:t xml:space="preserve">The 95% </w:t>
        </w:r>
      </w:ins>
      <w:ins w:id="216" w:author="Parks, Robbie M" w:date="2022-03-04T18:07:00Z">
        <w:r w:rsidR="00A41F0C">
          <w:rPr>
            <w:bCs/>
            <w:color w:val="000000" w:themeColor="text1"/>
            <w:lang w:val="en-GB"/>
          </w:rPr>
          <w:t>c</w:t>
        </w:r>
      </w:ins>
      <w:ins w:id="217" w:author="Parks, Robbie M" w:date="2022-03-04T18:06:00Z">
        <w:r w:rsidR="004973FE">
          <w:rPr>
            <w:bCs/>
            <w:color w:val="000000" w:themeColor="text1"/>
            <w:lang w:val="en-GB"/>
          </w:rPr>
          <w:t xml:space="preserve">redible </w:t>
        </w:r>
      </w:ins>
      <w:ins w:id="218" w:author="Parks, Robbie M" w:date="2022-03-04T18:07:00Z">
        <w:r w:rsidR="00A41F0C">
          <w:rPr>
            <w:bCs/>
            <w:color w:val="000000" w:themeColor="text1"/>
            <w:lang w:val="en-GB"/>
          </w:rPr>
          <w:t>i</w:t>
        </w:r>
      </w:ins>
      <w:ins w:id="219" w:author="Parks, Robbie M" w:date="2022-03-04T18:06:00Z">
        <w:r w:rsidR="004973FE">
          <w:rPr>
            <w:bCs/>
            <w:color w:val="000000" w:themeColor="text1"/>
            <w:lang w:val="en-GB"/>
          </w:rPr>
          <w:t>nterval</w:t>
        </w:r>
        <w:r w:rsidR="00B6138C">
          <w:rPr>
            <w:bCs/>
            <w:color w:val="000000" w:themeColor="text1"/>
            <w:lang w:val="en-GB"/>
          </w:rPr>
          <w:t xml:space="preserve"> for EC in the single-pollutant model (</w:t>
        </w:r>
      </w:ins>
      <w:proofErr w:type="spellStart"/>
      <w:ins w:id="220" w:author="Parks, Robbie M" w:date="2022-03-04T18:07:00Z">
        <w:r w:rsidR="00B6138C">
          <w:rPr>
            <w:bCs/>
            <w:color w:val="000000" w:themeColor="text1"/>
            <w:lang w:val="en-GB"/>
          </w:rPr>
          <w:t>eFigure</w:t>
        </w:r>
        <w:proofErr w:type="spellEnd"/>
        <w:r w:rsidR="00B6138C">
          <w:rPr>
            <w:bCs/>
            <w:color w:val="000000" w:themeColor="text1"/>
            <w:lang w:val="en-GB"/>
          </w:rPr>
          <w:t xml:space="preserve"> 1</w:t>
        </w:r>
      </w:ins>
      <w:ins w:id="221" w:author="Parks, Robbie M" w:date="2022-03-04T18:08:00Z">
        <w:r w:rsidR="00A41F0C">
          <w:rPr>
            <w:bCs/>
            <w:color w:val="000000" w:themeColor="text1"/>
            <w:lang w:val="en-GB"/>
          </w:rPr>
          <w:t>; model D</w:t>
        </w:r>
      </w:ins>
      <w:ins w:id="222" w:author="Parks, Robbie M" w:date="2022-03-04T18:07:00Z">
        <w:r w:rsidR="00B6138C">
          <w:rPr>
            <w:bCs/>
            <w:color w:val="000000" w:themeColor="text1"/>
            <w:lang w:val="en-GB"/>
          </w:rPr>
          <w:t xml:space="preserve">) </w:t>
        </w:r>
        <w:r w:rsidR="00A41F0C">
          <w:rPr>
            <w:bCs/>
            <w:color w:val="000000" w:themeColor="text1"/>
            <w:lang w:val="en-GB"/>
          </w:rPr>
          <w:t>overlap</w:t>
        </w:r>
      </w:ins>
      <w:ins w:id="223" w:author="Parks, Robbie M" w:date="2022-03-06T14:26:00Z">
        <w:r w:rsidR="001C7DF2">
          <w:rPr>
            <w:bCs/>
            <w:color w:val="000000" w:themeColor="text1"/>
            <w:lang w:val="en-GB"/>
          </w:rPr>
          <w:t>ped</w:t>
        </w:r>
      </w:ins>
      <w:ins w:id="224" w:author="Parks, Robbie M" w:date="2022-03-04T18:07:00Z">
        <w:r w:rsidR="00A41F0C">
          <w:rPr>
            <w:bCs/>
            <w:color w:val="000000" w:themeColor="text1"/>
            <w:lang w:val="en-GB"/>
          </w:rPr>
          <w:t xml:space="preserve"> with most of the credible intervals of the EC term in the multi-pollutant models </w:t>
        </w:r>
      </w:ins>
      <w:ins w:id="225" w:author="Parks, Robbie M" w:date="2022-03-04T18:08:00Z">
        <w:r w:rsidR="00A41F0C">
          <w:rPr>
            <w:bCs/>
            <w:color w:val="000000" w:themeColor="text1"/>
            <w:lang w:val="en-GB"/>
          </w:rPr>
          <w:t>(</w:t>
        </w:r>
        <w:proofErr w:type="spellStart"/>
        <w:r w:rsidR="00A41F0C">
          <w:t>eFigure</w:t>
        </w:r>
        <w:proofErr w:type="spellEnd"/>
        <w:r w:rsidR="00A41F0C">
          <w:t xml:space="preserve"> 1; models B, C, G to P)</w:t>
        </w:r>
      </w:ins>
      <w:ins w:id="226" w:author="Parks, Robbie M" w:date="2022-03-04T18:07:00Z">
        <w:r w:rsidR="00A41F0C">
          <w:rPr>
            <w:bCs/>
            <w:color w:val="000000" w:themeColor="text1"/>
            <w:lang w:val="en-GB"/>
          </w:rPr>
          <w:t>.</w:t>
        </w:r>
      </w:ins>
      <w:ins w:id="227" w:author="Parks, Robbie M" w:date="2022-03-04T18:08:00Z">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28" w:author="Parks, Robbie M" w:date="2022-03-06T14:45:00Z">
        <w:r w:rsidR="00E774A5">
          <w:rPr>
            <w:bCs/>
            <w:color w:val="000000" w:themeColor="text1"/>
            <w:lang w:val="en-GB"/>
          </w:rPr>
          <w:t>, inclusion of O</w:t>
        </w:r>
        <w:r w:rsidR="00E774A5" w:rsidRPr="00E774A5">
          <w:rPr>
            <w:bCs/>
            <w:color w:val="000000" w:themeColor="text1"/>
            <w:vertAlign w:val="subscript"/>
            <w:lang w:val="en-GB"/>
            <w:rPrChange w:id="229" w:author="Parks, Robbie M" w:date="2022-03-06T14:45:00Z">
              <w:rPr>
                <w:bCs/>
                <w:color w:val="000000" w:themeColor="text1"/>
                <w:lang w:val="en-GB"/>
              </w:rPr>
            </w:rPrChange>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30" w:author="Parks, Robbie M" w:date="2022-02-10T16:35:00Z">
        <w:r w:rsidR="00087168">
          <w:rPr>
            <w:bCs/>
            <w:color w:val="000000" w:themeColor="text1"/>
            <w:lang w:val="en-GB"/>
          </w:rPr>
          <w:t xml:space="preserve"> </w:t>
        </w:r>
      </w:ins>
      <w:ins w:id="231" w:author="Parks, Robbie M" w:date="2022-02-10T16:44:00Z">
        <w:r w:rsidR="00BA36B5">
          <w:rPr>
            <w:bCs/>
            <w:color w:val="000000" w:themeColor="text1"/>
            <w:lang w:val="en-GB"/>
          </w:rPr>
          <w:t xml:space="preserve">A map of </w:t>
        </w:r>
        <w:r w:rsidR="00BA36B5">
          <w:rPr>
            <w:bCs/>
          </w:rPr>
          <w:t>a</w:t>
        </w:r>
      </w:ins>
      <w:ins w:id="232" w:author="Parks, Robbie M" w:date="2022-02-10T16:35:00Z">
        <w:r w:rsidR="00087168">
          <w:rPr>
            <w:bCs/>
          </w:rPr>
          <w:t xml:space="preserve">verage </w:t>
        </w:r>
        <w:r w:rsidR="00087168">
          <w:rPr>
            <w:bCs/>
          </w:rPr>
          <w:lastRenderedPageBreak/>
          <w:t>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233" w:author="Parks, Robbie M" w:date="2022-02-10T16:43:00Z">
        <w:r w:rsidR="00681E25">
          <w:rPr>
            <w:bCs/>
          </w:rPr>
          <w:t xml:space="preserve">across Denmark </w:t>
        </w:r>
      </w:ins>
      <w:ins w:id="234" w:author="Parks, Robbie M" w:date="2022-02-10T16:35:00Z">
        <w:r w:rsidR="00087168">
          <w:rPr>
            <w:bCs/>
          </w:rPr>
          <w:t>for a representative year</w:t>
        </w:r>
      </w:ins>
      <w:ins w:id="235" w:author="Parks, Robbie M" w:date="2022-02-10T16:43:00Z">
        <w:r w:rsidR="00681E25">
          <w:rPr>
            <w:bCs/>
          </w:rPr>
          <w:t xml:space="preserve"> (2000;</w:t>
        </w:r>
        <w:r w:rsidR="00681E25" w:rsidRPr="00681E25">
          <w:rPr>
            <w:bCs/>
          </w:rPr>
          <w:t xml:space="preserve"> </w:t>
        </w:r>
        <w:r w:rsidR="00681E25">
          <w:rPr>
            <w:bCs/>
          </w:rPr>
          <w:t>middle of study period 1989-2013)</w:t>
        </w:r>
      </w:ins>
      <w:ins w:id="236" w:author="Parks, Robbie M" w:date="2022-02-10T16:35:00Z">
        <w:r w:rsidR="00087168">
          <w:rPr>
            <w:bCs/>
          </w:rPr>
          <w:t xml:space="preserve"> is also available in</w:t>
        </w:r>
      </w:ins>
      <w:ins w:id="237"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4791003F"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238" w:author="Parks, Robbie M" w:date="2022-02-08T16:48:00Z">
        <w:r w:rsidR="00E23823">
          <w:rPr>
            <w:bCs/>
          </w:rPr>
          <w:t xml:space="preserve"> joint </w:t>
        </w:r>
      </w:ins>
      <w:del w:id="239"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240" w:author="Parks, Robbie M" w:date="2022-03-03T15:48:00Z">
        <w:r w:rsidR="00065323">
          <w:rPr>
            <w:bCs/>
          </w:rPr>
          <w:t xml:space="preserve">potentially </w:t>
        </w:r>
      </w:ins>
      <w:r w:rsidR="00E40E14">
        <w:rPr>
          <w:bCs/>
        </w:rPr>
        <w:t xml:space="preserve">associated with an increase in odds of ALS diagnosis, </w:t>
      </w:r>
      <w:ins w:id="241" w:author="Parks, Robbie M" w:date="2022-03-03T15:49:00Z">
        <w:r w:rsidR="00065323">
          <w:rPr>
            <w:bCs/>
          </w:rPr>
          <w:t xml:space="preserve">with the clearest results for </w:t>
        </w:r>
      </w:ins>
      <w:del w:id="242"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243"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244"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245" w:author="Parks, Robbie M" w:date="2022-03-03T15:50:00Z">
        <w:r w:rsidR="00065323">
          <w:rPr>
            <w:color w:val="000000" w:themeColor="text1"/>
          </w:rPr>
          <w:t xml:space="preserve"> with credible intervals overlapping the null, and </w:t>
        </w:r>
      </w:ins>
      <w:del w:id="246"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445531">
        <w:rPr>
          <w:color w:val="000000" w:themeColor="text1"/>
        </w:rPr>
        <w:t xml:space="preserve"> </w:t>
      </w:r>
      <w:ins w:id="247" w:author="Parks, Robbie M" w:date="2022-03-06T13:55:00Z">
        <w:r w:rsidR="00445531">
          <w:rPr>
            <w:color w:val="000000" w:themeColor="text1"/>
          </w:rPr>
          <w:t xml:space="preserve">Sensitivity analyses </w:t>
        </w:r>
      </w:ins>
      <w:ins w:id="248" w:author="Parks, Robbie M" w:date="2022-03-06T13:56:00Z">
        <w:r w:rsidR="003819BF">
          <w:rPr>
            <w:color w:val="000000" w:themeColor="text1"/>
          </w:rPr>
          <w:t xml:space="preserve">demonstrated </w:t>
        </w:r>
      </w:ins>
      <w:ins w:id="249" w:author="Parks, Robbie M" w:date="2022-03-06T13:55:00Z">
        <w:r w:rsidR="00CC68A5">
          <w:rPr>
            <w:color w:val="000000" w:themeColor="text1"/>
          </w:rPr>
          <w:t xml:space="preserve">that </w:t>
        </w:r>
        <w:r w:rsidR="003819BF">
          <w:rPr>
            <w:color w:val="000000" w:themeColor="text1"/>
          </w:rPr>
          <w:t xml:space="preserve">for single pollutant models, the association </w:t>
        </w:r>
      </w:ins>
      <w:ins w:id="250" w:author="Parks, Robbie M" w:date="2022-03-06T13:56:00Z">
        <w:r w:rsidR="003819BF">
          <w:rPr>
            <w:color w:val="000000" w:themeColor="text1"/>
          </w:rPr>
          <w:t>for EC was smaller</w:t>
        </w:r>
      </w:ins>
      <w:ins w:id="251" w:author="Parks, Robbie M" w:date="2022-03-10T15:01:00Z">
        <w:r w:rsidR="00297D2B">
          <w:rPr>
            <w:color w:val="000000" w:themeColor="text1"/>
          </w:rPr>
          <w:t xml:space="preserve"> </w:t>
        </w:r>
      </w:ins>
      <w:ins w:id="252" w:author="Parks, Robbie M" w:date="2022-03-06T13:56:00Z">
        <w:r w:rsidR="003819BF">
          <w:rPr>
            <w:color w:val="000000" w:themeColor="text1"/>
          </w:rPr>
          <w:t>than for our main multi-pollutant model</w:t>
        </w:r>
      </w:ins>
      <w:ins w:id="253" w:author="Parks, Robbie M" w:date="2022-03-10T15:00:00Z">
        <w:r w:rsidR="0021335E">
          <w:rPr>
            <w:color w:val="000000" w:themeColor="text1"/>
          </w:rPr>
          <w:t>, which took into account the variance-covariance structure</w:t>
        </w:r>
        <w:r w:rsidR="006E737F">
          <w:rPr>
            <w:color w:val="000000" w:themeColor="text1"/>
          </w:rPr>
          <w:t xml:space="preserve"> of traffic-related pollutants</w:t>
        </w:r>
      </w:ins>
      <w:ins w:id="254" w:author="Parks, Robbie M" w:date="2022-03-06T13:56:00Z">
        <w:r w:rsidR="003819BF">
          <w:rPr>
            <w:color w:val="000000" w:themeColor="text1"/>
          </w:rPr>
          <w:t>.</w:t>
        </w:r>
      </w:ins>
      <w:ins w:id="255" w:author="Parks, Robbie M" w:date="2022-03-10T15:01:00Z">
        <w:r w:rsidR="0083084F">
          <w:rPr>
            <w:color w:val="000000" w:themeColor="text1"/>
          </w:rPr>
          <w:t xml:space="preserve"> Overall conclusions for the association between EC and ALS diagnosis would have been s</w:t>
        </w:r>
      </w:ins>
      <w:ins w:id="256" w:author="Parks, Robbie M" w:date="2022-03-10T15:02:00Z">
        <w:r w:rsidR="0083084F">
          <w:rPr>
            <w:color w:val="000000" w:themeColor="text1"/>
          </w:rPr>
          <w:t xml:space="preserve">imilar from the single- or multi-pollutant models. </w:t>
        </w:r>
      </w:ins>
      <w:ins w:id="257" w:author="Parks, Robbie M" w:date="2022-03-10T15:16:00Z">
        <w:r w:rsidR="00EB0FC9">
          <w:rPr>
            <w:color w:val="000000" w:themeColor="text1"/>
          </w:rPr>
          <w:t xml:space="preserve">The inconsistent association for NOx and CO </w:t>
        </w:r>
      </w:ins>
      <w:ins w:id="258" w:author="Parks, Robbie M" w:date="2022-03-10T15:17:00Z">
        <w:r w:rsidR="00EB0FC9">
          <w:rPr>
            <w:color w:val="000000" w:themeColor="text1"/>
          </w:rPr>
          <w:t xml:space="preserve">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ins>
      <w:ins w:id="259" w:author="Parks, Robbie M" w:date="2022-03-10T15:18:00Z">
        <w:r w:rsidR="00046E27">
          <w:rPr>
            <w:color w:val="000000" w:themeColor="text1"/>
          </w:rPr>
          <w:t>identifying each single-pollutant</w:t>
        </w:r>
        <w:r w:rsidR="00C9577C">
          <w:rPr>
            <w:color w:val="000000" w:themeColor="text1"/>
          </w:rPr>
          <w:t>’s association with ALS diagnosis</w:t>
        </w:r>
      </w:ins>
      <w:ins w:id="260" w:author="Parks, Robbie M" w:date="2022-03-10T15:27:00Z">
        <w:r w:rsidR="00605EAA">
          <w:rPr>
            <w:color w:val="000000" w:themeColor="text1"/>
          </w:rPr>
          <w:t xml:space="preserve"> due to the high level of co-linearity of traffic-related pollutants</w:t>
        </w:r>
      </w:ins>
      <w:ins w:id="261" w:author="Parks, Robbie M" w:date="2022-03-10T15:17:00Z">
        <w:r w:rsidR="00D0727E">
          <w:rPr>
            <w:color w:val="000000" w:themeColor="text1"/>
          </w:rPr>
          <w:t xml:space="preserve">. </w:t>
        </w:r>
        <w:r w:rsidR="00682653">
          <w:rPr>
            <w:color w:val="000000" w:themeColor="text1"/>
          </w:rPr>
          <w:t>Nevertheless</w:t>
        </w:r>
        <w:r w:rsidR="00D0727E">
          <w:rPr>
            <w:color w:val="000000" w:themeColor="text1"/>
          </w:rPr>
          <w:t>, t</w:t>
        </w:r>
      </w:ins>
      <w:ins w:id="262" w:author="Parks, Robbie M" w:date="2022-03-06T13:57:00Z">
        <w:r w:rsidR="003819BF">
          <w:rPr>
            <w:color w:val="000000" w:themeColor="text1"/>
          </w:rPr>
          <w:t>he consistency of the sign of the central estimate of EC</w:t>
        </w:r>
      </w:ins>
      <w:ins w:id="263" w:author="Parks, Robbie M" w:date="2022-03-06T13:58:00Z">
        <w:r w:rsidR="003819BF">
          <w:rPr>
            <w:color w:val="000000" w:themeColor="text1"/>
          </w:rPr>
          <w:t xml:space="preserve"> in all models suggests that EC may be a driver of the ALS and traffic-related pollutant association</w:t>
        </w:r>
      </w:ins>
      <w:ins w:id="264" w:author="Parks, Robbie M" w:date="2022-03-10T15:02:00Z">
        <w:r w:rsidR="008E10E2">
          <w:rPr>
            <w:color w:val="000000" w:themeColor="text1"/>
          </w:rPr>
          <w:t>, though further analysis is required</w:t>
        </w:r>
      </w:ins>
      <w:ins w:id="265" w:author="Parks, Robbie M" w:date="2022-03-06T13:58:00Z">
        <w:r w:rsidR="003819BF">
          <w:rPr>
            <w:color w:val="000000" w:themeColor="text1"/>
          </w:rPr>
          <w:t>,</w:t>
        </w:r>
      </w:ins>
      <w:ins w:id="266" w:author="Parks, Robbie M" w:date="2022-03-10T15:16:00Z">
        <w:r w:rsidR="00EB0FC9">
          <w:rPr>
            <w:color w:val="000000" w:themeColor="text1"/>
          </w:rPr>
          <w:t xml:space="preserve"> </w:t>
        </w:r>
      </w:ins>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lastRenderedPageBreak/>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C44D744"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267"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68" w:author="Parks, Robbie M" w:date="2022-03-01T11:57:00Z">
        <w:r w:rsidR="00A2268A">
          <w:rPr>
            <w:bCs/>
            <w:color w:val="000000" w:themeColor="text1"/>
          </w:rPr>
          <w:t xml:space="preserve"> relevant to traffic-related exposures</w:t>
        </w:r>
      </w:ins>
      <w:ins w:id="269" w:author="Parks, Robbie M" w:date="2022-03-01T11:58:00Z">
        <w:r w:rsidR="00106BA1">
          <w:rPr>
            <w:bCs/>
            <w:color w:val="000000" w:themeColor="text1"/>
          </w:rPr>
          <w:t xml:space="preserve"> and ALS</w:t>
        </w:r>
      </w:ins>
      <w:ins w:id="270" w:author="Parks, Robbie M" w:date="2022-03-10T15:46:00Z">
        <w:r w:rsidR="00685AF8">
          <w:rPr>
            <w:bCs/>
            <w:color w:val="000000" w:themeColor="text1"/>
          </w:rPr>
          <w:t xml:space="preserve">; this is </w:t>
        </w:r>
      </w:ins>
      <w:ins w:id="271" w:author="Parks, Robbie M" w:date="2022-03-10T15:45:00Z">
        <w:r w:rsidR="003607FE">
          <w:rPr>
            <w:bCs/>
            <w:color w:val="000000" w:themeColor="text1"/>
          </w:rPr>
          <w:t>biologically plausible</w:t>
        </w:r>
      </w:ins>
      <w:ins w:id="272" w:author="Parks, Robbie M" w:date="2022-03-10T15:46:00Z">
        <w:r w:rsidR="00685AF8">
          <w:rPr>
            <w:bCs/>
            <w:color w:val="000000" w:themeColor="text1"/>
          </w:rPr>
          <w:t>, as this critical</w:t>
        </w:r>
      </w:ins>
      <w:ins w:id="273" w:author="Parks, Robbie M" w:date="2022-03-10T15:48:00Z">
        <w:r w:rsidR="00BA0957">
          <w:rPr>
            <w:bCs/>
            <w:color w:val="000000" w:themeColor="text1"/>
          </w:rPr>
          <w:t xml:space="preserve"> exp</w:t>
        </w:r>
        <w:r w:rsidR="0081437C">
          <w:rPr>
            <w:bCs/>
            <w:color w:val="000000" w:themeColor="text1"/>
          </w:rPr>
          <w:t>o</w:t>
        </w:r>
        <w:r w:rsidR="00BA0957">
          <w:rPr>
            <w:bCs/>
            <w:color w:val="000000" w:themeColor="text1"/>
          </w:rPr>
          <w:t>sure</w:t>
        </w:r>
      </w:ins>
      <w:ins w:id="274" w:author="Parks, Robbie M" w:date="2022-03-10T15:46:00Z">
        <w:r w:rsidR="00685AF8">
          <w:rPr>
            <w:bCs/>
            <w:color w:val="000000" w:themeColor="text1"/>
          </w:rPr>
          <w:t xml:space="preserve"> window </w:t>
        </w:r>
      </w:ins>
      <w:ins w:id="275" w:author="Parks, Robbie M" w:date="2022-03-10T15:55:00Z">
        <w:r w:rsidR="005131D8">
          <w:rPr>
            <w:bCs/>
            <w:color w:val="000000" w:themeColor="text1"/>
          </w:rPr>
          <w:t xml:space="preserve">would </w:t>
        </w:r>
      </w:ins>
      <w:ins w:id="276" w:author="Parks, Robbie M" w:date="2022-03-10T15:48:00Z">
        <w:r w:rsidR="0081437C">
          <w:rPr>
            <w:bCs/>
            <w:color w:val="000000" w:themeColor="text1"/>
          </w:rPr>
          <w:t xml:space="preserve">be at </w:t>
        </w:r>
        <w:r w:rsidR="0081437C">
          <w:rPr>
            <w:bCs/>
            <w:color w:val="000000" w:themeColor="text1"/>
          </w:rPr>
          <w:lastRenderedPageBreak/>
          <w:t>the</w:t>
        </w:r>
        <w:r w:rsidR="003C54A3">
          <w:rPr>
            <w:bCs/>
            <w:color w:val="000000" w:themeColor="text1"/>
          </w:rPr>
          <w:t xml:space="preserve"> pre-symptomatic stage of underlying ALS progression, </w:t>
        </w:r>
        <w:r w:rsidR="00A52BE3">
          <w:rPr>
            <w:bCs/>
            <w:color w:val="000000" w:themeColor="text1"/>
          </w:rPr>
          <w:t>where</w:t>
        </w:r>
      </w:ins>
      <w:ins w:id="277" w:author="Parks, Robbie M" w:date="2022-03-10T15:49:00Z">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ins>
      <w:ins w:id="278" w:author="Parks, Robbie M" w:date="2022-03-10T15:50:00Z">
        <w:r w:rsidR="00310923">
          <w:rPr>
            <w:bCs/>
            <w:color w:val="000000" w:themeColor="text1"/>
          </w:rPr>
          <w:t xml:space="preserve">body can no longer compensate and </w:t>
        </w:r>
        <w:r w:rsidR="002143F1">
          <w:rPr>
            <w:bCs/>
            <w:color w:val="000000" w:themeColor="text1"/>
          </w:rPr>
          <w:t>subsequently enters the clini</w:t>
        </w:r>
      </w:ins>
      <w:ins w:id="279" w:author="Parks, Robbie M" w:date="2022-03-10T15:51:00Z">
        <w:r w:rsidR="002143F1">
          <w:rPr>
            <w:bCs/>
            <w:color w:val="000000" w:themeColor="text1"/>
          </w:rPr>
          <w:t>cal phase</w:t>
        </w:r>
      </w:ins>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ins w:id="280" w:author="Parks, Robbie M" w:date="2022-03-01T11:37:00Z">
        <w:r w:rsidR="008C431E">
          <w:rPr>
            <w:bCs/>
            <w:color w:val="000000" w:themeColor="text1"/>
          </w:rPr>
          <w:t xml:space="preserve"> </w:t>
        </w:r>
      </w:ins>
      <w:ins w:id="281" w:author="Parks, Robbie M" w:date="2022-03-06T14:59:00Z">
        <w:r w:rsidR="00536497">
          <w:rPr>
            <w:bCs/>
            <w:color w:val="000000" w:themeColor="text1"/>
          </w:rPr>
          <w:t xml:space="preserve">We do not expect that calendar time was a potential </w:t>
        </w:r>
      </w:ins>
      <w:ins w:id="282" w:author="Parks, Robbie M" w:date="2022-03-06T15:00:00Z">
        <w:r w:rsidR="00536497">
          <w:rPr>
            <w:bCs/>
            <w:color w:val="000000" w:themeColor="text1"/>
          </w:rPr>
          <w:t>source of confounding, as the controls were matched by age and year of birth</w:t>
        </w:r>
        <w:r w:rsidR="00A3320E">
          <w:rPr>
            <w:bCs/>
            <w:color w:val="000000" w:themeColor="text1"/>
          </w:rPr>
          <w:t xml:space="preserve">, and therefore would have been close in time to the cases. </w:t>
        </w:r>
      </w:ins>
      <w:ins w:id="283" w:author="Parks, Robbie M" w:date="2022-03-01T11:37:00Z">
        <w:r w:rsidR="008C431E">
          <w:rPr>
            <w:bCs/>
            <w:color w:val="000000" w:themeColor="text1"/>
          </w:rPr>
          <w:t>The null joint association</w:t>
        </w:r>
      </w:ins>
      <w:ins w:id="284" w:author="Parks, Robbie M" w:date="2022-03-01T11:41:00Z">
        <w:r w:rsidR="00266AF4">
          <w:rPr>
            <w:bCs/>
            <w:color w:val="000000" w:themeColor="text1"/>
          </w:rPr>
          <w:t xml:space="preserve">, combined with the largest associations </w:t>
        </w:r>
      </w:ins>
      <w:ins w:id="285" w:author="Parks, Robbie M" w:date="2022-03-01T11:42:00Z">
        <w:r w:rsidR="00266AF4">
          <w:rPr>
            <w:bCs/>
            <w:color w:val="000000" w:themeColor="text1"/>
          </w:rPr>
          <w:t xml:space="preserve">from traffic-related pollutant </w:t>
        </w:r>
      </w:ins>
      <w:ins w:id="286" w:author="Parks, Robbie M" w:date="2022-03-01T11:41:00Z">
        <w:r w:rsidR="00266AF4">
          <w:rPr>
            <w:bCs/>
            <w:color w:val="000000" w:themeColor="text1"/>
          </w:rPr>
          <w:t xml:space="preserve">in all </w:t>
        </w:r>
      </w:ins>
      <w:ins w:id="287" w:author="Parks, Robbie M" w:date="2022-03-01T11:42:00Z">
        <w:r w:rsidR="00266AF4">
          <w:rPr>
            <w:bCs/>
            <w:color w:val="000000" w:themeColor="text1"/>
          </w:rPr>
          <w:t>models found with EC</w:t>
        </w:r>
        <w:r w:rsidR="00F14E62">
          <w:rPr>
            <w:bCs/>
            <w:color w:val="000000" w:themeColor="text1"/>
          </w:rPr>
          <w:t xml:space="preserve">, </w:t>
        </w:r>
      </w:ins>
      <w:ins w:id="288" w:author="Parks, Robbie M" w:date="2022-03-01T11:37:00Z">
        <w:r w:rsidR="00F037E1">
          <w:rPr>
            <w:bCs/>
            <w:color w:val="000000" w:themeColor="text1"/>
          </w:rPr>
          <w:t>further indicates that EC may</w:t>
        </w:r>
      </w:ins>
      <w:ins w:id="289"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5CB6AFC0"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90" w:author="Parks, Robbie M" w:date="2022-03-03T14:06:00Z">
        <w:r w:rsidR="00282201">
          <w:rPr>
            <w:bCs/>
            <w:color w:val="000000" w:themeColor="text1"/>
          </w:rPr>
          <w:t xml:space="preserve">; while </w:t>
        </w:r>
      </w:ins>
      <w:ins w:id="291" w:author="Parks, Robbie M" w:date="2022-03-03T14:07:00Z">
        <w:r w:rsidR="009B3A1B">
          <w:rPr>
            <w:bCs/>
            <w:color w:val="000000" w:themeColor="text1"/>
          </w:rPr>
          <w:t>Body Mass Index (</w:t>
        </w:r>
      </w:ins>
      <w:ins w:id="292" w:author="Parks, Robbie M" w:date="2022-03-03T14:06:00Z">
        <w:r w:rsidR="00282201">
          <w:rPr>
            <w:bCs/>
            <w:color w:val="000000" w:themeColor="text1"/>
          </w:rPr>
          <w:t>BMI</w:t>
        </w:r>
      </w:ins>
      <w:ins w:id="293" w:author="Parks, Robbie M" w:date="2022-03-03T14:07:00Z">
        <w:r w:rsidR="009B3A1B">
          <w:rPr>
            <w:bCs/>
            <w:color w:val="000000" w:themeColor="text1"/>
          </w:rPr>
          <w:t xml:space="preserve">) </w:t>
        </w:r>
      </w:ins>
      <w:ins w:id="294" w:author="Parks, Robbie M" w:date="2022-03-03T14:06:00Z">
        <w:r w:rsidR="00282201">
          <w:rPr>
            <w:bCs/>
            <w:color w:val="000000" w:themeColor="text1"/>
          </w:rPr>
          <w:t xml:space="preserve">is not </w:t>
        </w:r>
      </w:ins>
      <w:ins w:id="295" w:author="Parks, Robbie M" w:date="2022-03-03T14:07:00Z">
        <w:r w:rsidR="00282201">
          <w:rPr>
            <w:bCs/>
            <w:color w:val="000000" w:themeColor="text1"/>
          </w:rPr>
          <w:t xml:space="preserve">suspected as </w:t>
        </w:r>
      </w:ins>
      <w:ins w:id="296" w:author="Parks, Robbie M" w:date="2022-03-03T14:06:00Z">
        <w:r w:rsidR="00282201">
          <w:rPr>
            <w:bCs/>
            <w:color w:val="000000" w:themeColor="text1"/>
          </w:rPr>
          <w:t xml:space="preserve">a confounder of the air pollution-ALS association, </w:t>
        </w:r>
      </w:ins>
      <w:ins w:id="297" w:author="Parks, Robbie M" w:date="2022-03-03T14:07:00Z">
        <w:r w:rsidR="00203C80">
          <w:rPr>
            <w:bCs/>
            <w:color w:val="000000" w:themeColor="text1"/>
          </w:rPr>
          <w:t>since</w:t>
        </w:r>
      </w:ins>
      <w:ins w:id="298" w:author="Parks, Robbie M" w:date="2022-03-03T14:06:00Z">
        <w:r w:rsidR="00282201">
          <w:rPr>
            <w:bCs/>
            <w:color w:val="000000" w:themeColor="text1"/>
          </w:rPr>
          <w:t xml:space="preserve"> BMI does not appear to cause variation in air pollution, we could not directly test </w:t>
        </w:r>
      </w:ins>
      <w:ins w:id="299" w:author="Parks, Robbie M" w:date="2022-03-03T14:07:00Z">
        <w:r w:rsidR="004F3EB4">
          <w:rPr>
            <w:bCs/>
            <w:color w:val="000000" w:themeColor="text1"/>
          </w:rPr>
          <w:t xml:space="preserve">this as we did not have BMI data for cases and controls in our study. </w:t>
        </w:r>
      </w:ins>
      <w:del w:id="300" w:author="Parks, Robbie M" w:date="2022-03-03T14:06:00Z">
        <w:r w:rsidR="003A5F3C" w:rsidDel="00282201">
          <w:rPr>
            <w:bCs/>
            <w:color w:val="000000" w:themeColor="text1"/>
          </w:rPr>
          <w:delText xml:space="preserve"> </w:delText>
        </w:r>
      </w:del>
      <w:del w:id="301"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ins w:id="302" w:author="Parks, Robbie M" w:date="2022-03-01T13:29:00Z">
        <w:r w:rsidR="00F84ADA">
          <w:rPr>
            <w:bCs/>
            <w:color w:val="000000" w:themeColor="text1"/>
          </w:rPr>
          <w:t xml:space="preserve"> </w:t>
        </w:r>
        <w:r w:rsidR="00F84ADA">
          <w:rPr>
            <w:bCs/>
            <w:color w:val="000000" w:themeColor="text1"/>
          </w:rPr>
          <w:lastRenderedPageBreak/>
          <w:t>While a previous stu</w:t>
        </w:r>
      </w:ins>
      <w:ins w:id="303"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304" w:author="Parks, Robbie M" w:date="2022-03-01T13:30:00Z">
        <w:r w:rsidR="00F84ADA">
          <w:rPr>
            <w:bCs/>
            <w:color w:val="000000" w:themeColor="text1"/>
          </w:rPr>
          <w:t xml:space="preserve"> outcome misclassification cannot be ruled out</w:t>
        </w:r>
      </w:ins>
      <w:ins w:id="305" w:author="Parks, Robbie M" w:date="2022-03-01T13:32:00Z">
        <w:r w:rsidR="009B532C">
          <w:rPr>
            <w:bCs/>
            <w:color w:val="000000" w:themeColor="text1"/>
          </w:rPr>
          <w:t xml:space="preserve">, nor can the possibility that date of diagnosis and symptom onset were </w:t>
        </w:r>
      </w:ins>
      <w:ins w:id="306" w:author="Parks, Robbie M" w:date="2022-03-06T14:49:00Z">
        <w:r w:rsidR="002A09B9">
          <w:rPr>
            <w:bCs/>
            <w:color w:val="000000" w:themeColor="text1"/>
          </w:rPr>
          <w:t>irregularly</w:t>
        </w:r>
      </w:ins>
      <w:ins w:id="307" w:author="Parks, Robbie M" w:date="2022-03-01T13:32:00Z">
        <w:r w:rsidR="005D2FDD">
          <w:rPr>
            <w:bCs/>
            <w:color w:val="000000" w:themeColor="text1"/>
          </w:rPr>
          <w:t xml:space="preserve"> aligned</w:t>
        </w:r>
      </w:ins>
      <w:ins w:id="308" w:author="Parks, Robbie M" w:date="2022-03-01T13:30:00Z">
        <w:r w:rsidR="00F84ADA">
          <w:rPr>
            <w:bCs/>
            <w:color w:val="000000" w:themeColor="text1"/>
          </w:rPr>
          <w:t>.</w:t>
        </w:r>
      </w:ins>
      <w:ins w:id="309" w:author="Parks, Robbie M" w:date="2022-03-01T14:51:00Z">
        <w:r w:rsidR="00AA2845">
          <w:rPr>
            <w:bCs/>
            <w:color w:val="000000" w:themeColor="text1"/>
          </w:rPr>
          <w:t xml:space="preserve"> While our analysis adjusted for SES</w:t>
        </w:r>
      </w:ins>
      <w:ins w:id="310" w:author="Parks, Robbie M" w:date="2022-03-01T14:53:00Z">
        <w:r w:rsidR="006F7E87">
          <w:rPr>
            <w:bCs/>
            <w:color w:val="000000" w:themeColor="text1"/>
          </w:rPr>
          <w:t xml:space="preserve">, which was based on each participant’s household, </w:t>
        </w:r>
      </w:ins>
      <w:ins w:id="311" w:author="Parks, Robbie M" w:date="2022-03-01T14:55:00Z">
        <w:r w:rsidR="0003766A">
          <w:rPr>
            <w:bCs/>
            <w:color w:val="000000" w:themeColor="text1"/>
          </w:rPr>
          <w:t xml:space="preserve">many couples in Denmark cohabitate. This would not be captured by our analysis, and </w:t>
        </w:r>
      </w:ins>
      <w:ins w:id="312" w:author="Parks, Robbie M" w:date="2022-03-01T14:56:00Z">
        <w:r w:rsidR="004F744B">
          <w:rPr>
            <w:bCs/>
            <w:color w:val="000000" w:themeColor="text1"/>
          </w:rPr>
          <w:t xml:space="preserve">ALS diagnosis in relation to cohabitation status </w:t>
        </w:r>
      </w:ins>
      <w:ins w:id="313" w:author="Parks, Robbie M" w:date="2022-03-01T14:55:00Z">
        <w:r w:rsidR="0003766A">
          <w:rPr>
            <w:bCs/>
            <w:color w:val="000000" w:themeColor="text1"/>
          </w:rPr>
          <w:t>should be further investigated.</w:t>
        </w:r>
      </w:ins>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2D9B8361" w:rsidR="00EA34DC" w:rsidRDefault="00A66DD1" w:rsidP="003D3846">
      <w:pPr>
        <w:rPr>
          <w:ins w:id="314"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315" w:author="Parks, Robbie M" w:date="2022-02-08T16:52:00Z">
        <w:r w:rsidR="007344CA">
          <w:rPr>
            <w:color w:val="000000" w:themeColor="text1"/>
          </w:rPr>
          <w:t>Other mixture model methods, such as Bayesian Kern</w:t>
        </w:r>
      </w:ins>
      <w:ins w:id="316" w:author="Parks, Robbie M" w:date="2022-02-08T16:53:00Z">
        <w:r w:rsidR="00E46346">
          <w:rPr>
            <w:color w:val="000000" w:themeColor="text1"/>
          </w:rPr>
          <w:t>e</w:t>
        </w:r>
      </w:ins>
      <w:ins w:id="317" w:author="Parks, Robbie M" w:date="2022-02-08T16:52:00Z">
        <w:r w:rsidR="007344CA">
          <w:rPr>
            <w:color w:val="000000" w:themeColor="text1"/>
          </w:rPr>
          <w:t>l Machine Regression</w:t>
        </w:r>
      </w:ins>
      <w:ins w:id="318" w:author="Parks, Robbie M" w:date="2022-03-10T16:00:00Z">
        <w:r w:rsidR="00E32F8D">
          <w:rPr>
            <w:color w:val="000000" w:themeColor="text1"/>
          </w:rPr>
          <w:t xml:space="preserve"> (BKMR)</w:t>
        </w:r>
      </w:ins>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ins w:id="319" w:author="Parks, Robbie M" w:date="2022-03-10T16:01:00Z">
        <w:r w:rsidR="00541D56">
          <w:rPr>
            <w:color w:val="000000" w:themeColor="text1"/>
          </w:rPr>
          <w:t xml:space="preserve"> or Weighted Quantile </w:t>
        </w:r>
        <w:r w:rsidR="00BA6B0B">
          <w:rPr>
            <w:color w:val="000000" w:themeColor="text1"/>
          </w:rPr>
          <w:t xml:space="preserve">Sum </w:t>
        </w:r>
      </w:ins>
      <w:ins w:id="320" w:author="Parks, Robbie M" w:date="2022-03-10T16:03:00Z">
        <w:r w:rsidR="00043A28">
          <w:rPr>
            <w:color w:val="000000" w:themeColor="text1"/>
          </w:rPr>
          <w:t xml:space="preserve">(WQS) </w:t>
        </w:r>
      </w:ins>
      <w:ins w:id="321" w:author="Parks, Robbie M" w:date="2022-03-10T16:01:00Z">
        <w:r w:rsidR="0092319E">
          <w:rPr>
            <w:color w:val="000000" w:themeColor="text1"/>
          </w:rPr>
          <w:t>R</w:t>
        </w:r>
        <w:r w:rsidR="00541D56">
          <w:rPr>
            <w:color w:val="000000" w:themeColor="text1"/>
          </w:rPr>
          <w:t>egression,</w:t>
        </w:r>
      </w:ins>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ins w:id="322" w:author="Parks, Robbie M" w:date="2022-02-08T16:52:00Z">
        <w:r w:rsidR="007344CA">
          <w:rPr>
            <w:color w:val="000000" w:themeColor="text1"/>
          </w:rPr>
          <w:t xml:space="preserve"> might be useful</w:t>
        </w:r>
        <w:r w:rsidR="00E46346">
          <w:rPr>
            <w:color w:val="000000" w:themeColor="text1"/>
          </w:rPr>
          <w:t xml:space="preserve"> in further exploring the </w:t>
        </w:r>
      </w:ins>
      <w:ins w:id="323" w:author="Parks, Robbie M" w:date="2022-02-08T16:53:00Z">
        <w:r w:rsidR="00E46346">
          <w:rPr>
            <w:color w:val="000000" w:themeColor="text1"/>
          </w:rPr>
          <w:t xml:space="preserve">robustness of </w:t>
        </w:r>
      </w:ins>
      <w:ins w:id="324" w:author="Parks, Robbie M" w:date="2022-02-08T16:52:00Z">
        <w:r w:rsidR="00E46346">
          <w:rPr>
            <w:color w:val="000000" w:themeColor="text1"/>
          </w:rPr>
          <w:t>joint associa</w:t>
        </w:r>
      </w:ins>
      <w:ins w:id="325" w:author="Parks, Robbie M" w:date="2022-02-08T16:53:00Z">
        <w:r w:rsidR="00E46346">
          <w:rPr>
            <w:color w:val="000000" w:themeColor="text1"/>
          </w:rPr>
          <w:t>tions in a different framework</w:t>
        </w:r>
      </w:ins>
      <w:ins w:id="326" w:author="Parks, Robbie M" w:date="2022-03-10T16:00:00Z">
        <w:r w:rsidR="00A85648">
          <w:rPr>
            <w:color w:val="000000" w:themeColor="text1"/>
          </w:rPr>
          <w:t xml:space="preserve">, though neither were appropriate for particular research question, as </w:t>
        </w:r>
      </w:ins>
      <w:ins w:id="327" w:author="Parks, Robbie M" w:date="2022-03-10T16:01:00Z">
        <w:r w:rsidR="00475269">
          <w:rPr>
            <w:color w:val="000000" w:themeColor="text1"/>
          </w:rPr>
          <w:t>BKMR</w:t>
        </w:r>
      </w:ins>
      <w:ins w:id="328" w:author="Parks, Robbie M" w:date="2022-03-10T16:03:00Z">
        <w:r w:rsidR="003C6FC6">
          <w:rPr>
            <w:color w:val="000000" w:themeColor="text1"/>
          </w:rPr>
          <w:t xml:space="preserve"> </w:t>
        </w:r>
      </w:ins>
      <w:ins w:id="329" w:author="Parks, Robbie M" w:date="2022-03-10T16:04:00Z">
        <w:r w:rsidR="00EF4065">
          <w:rPr>
            <w:color w:val="000000" w:themeColor="text1"/>
          </w:rPr>
          <w:t>is</w:t>
        </w:r>
        <w:r w:rsidR="003C6FC6">
          <w:rPr>
            <w:color w:val="000000" w:themeColor="text1"/>
          </w:rPr>
          <w:t xml:space="preserve"> </w:t>
        </w:r>
      </w:ins>
      <w:ins w:id="330" w:author="Parks, Robbie M" w:date="2022-03-10T16:03:00Z">
        <w:r w:rsidR="003C6FC6">
          <w:rPr>
            <w:color w:val="000000" w:themeColor="text1"/>
          </w:rPr>
          <w:t>not appropriate fo</w:t>
        </w:r>
      </w:ins>
      <w:ins w:id="331" w:author="Parks, Robbie M" w:date="2022-03-10T16:04:00Z">
        <w:r w:rsidR="003C6FC6">
          <w:rPr>
            <w:color w:val="000000" w:themeColor="text1"/>
          </w:rPr>
          <w:t>r case-control</w:t>
        </w:r>
      </w:ins>
      <w:ins w:id="332" w:author="Parks, Robbie M" w:date="2022-03-10T16:01:00Z">
        <w:r w:rsidR="00475269">
          <w:rPr>
            <w:color w:val="000000" w:themeColor="text1"/>
          </w:rPr>
          <w:t xml:space="preserve"> </w:t>
        </w:r>
      </w:ins>
      <w:ins w:id="333" w:author="Parks, Robbie M" w:date="2022-03-10T16:04:00Z">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ins>
      <w:ins w:id="334" w:author="Parks, Robbie M" w:date="2022-02-08T16:53:00Z">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r>
        <w:t xml:space="preserve"> </w:t>
      </w:r>
      <w:r>
        <w:fldChar w:fldCharType="begin"/>
      </w:r>
      <w:r w:rsidR="0085773E">
        <w:instrText xml:space="preserve"> ADDIN ZOTERO_BIBL {"uncited":[],"omitted":[],"custom":[]} CSL_BIBLIOGRAPHY </w:instrText>
      </w:r>
      <w:r>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77777777" w:rsidR="003C6FC6" w:rsidRPr="003C6FC6" w:rsidRDefault="003C6FC6" w:rsidP="003C6FC6">
      <w:pPr>
        <w:pStyle w:val="Bibliography"/>
      </w:pPr>
      <w:r w:rsidRPr="003C6FC6">
        <w:t xml:space="preserve">46. </w:t>
      </w:r>
      <w:r w:rsidRPr="003C6FC6">
        <w:tab/>
        <w:t xml:space="preserve">Trabjerg BB, Garton FC, van Rheenen W, et al. ALS in Danish registries: heritability and links to psychiatric and cardiovascular disorders. </w:t>
      </w:r>
      <w:r w:rsidRPr="003C6FC6">
        <w:rPr>
          <w:i/>
          <w:iCs/>
        </w:rPr>
        <w:t>Neurology Genetics</w:t>
      </w:r>
      <w:r w:rsidRPr="003C6FC6">
        <w:t>. 2020;6(2).</w:t>
      </w:r>
    </w:p>
    <w:p w14:paraId="14440827" w14:textId="77777777" w:rsidR="003C6FC6" w:rsidRPr="003C6FC6" w:rsidRDefault="003C6FC6" w:rsidP="003C6FC6">
      <w:pPr>
        <w:pStyle w:val="Bibliography"/>
      </w:pPr>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p>
    <w:p w14:paraId="10F987CD" w14:textId="77777777" w:rsidR="003C6FC6" w:rsidRPr="003C6FC6" w:rsidRDefault="003C6FC6" w:rsidP="003C6FC6">
      <w:pPr>
        <w:pStyle w:val="Bibliography"/>
      </w:pPr>
      <w:r w:rsidRPr="003C6FC6">
        <w:t xml:space="preserve">48.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77777777" w:rsidR="003C6FC6" w:rsidRPr="003C6FC6" w:rsidRDefault="003C6FC6" w:rsidP="003C6FC6">
      <w:pPr>
        <w:pStyle w:val="Bibliography"/>
      </w:pPr>
      <w:r w:rsidRPr="003C6FC6">
        <w:t xml:space="preserve">49. </w:t>
      </w:r>
      <w:r w:rsidRPr="003C6FC6">
        <w:tab/>
        <w:t xml:space="preserve">Pedersen CB. The Danish civil registration system. </w:t>
      </w:r>
      <w:r w:rsidRPr="003C6FC6">
        <w:rPr>
          <w:i/>
          <w:iCs/>
        </w:rPr>
        <w:t>Scandinavian journal of public health</w:t>
      </w:r>
      <w:r w:rsidRPr="003C6FC6">
        <w:t>. 2011;39(7_suppl):22-25.</w:t>
      </w:r>
    </w:p>
    <w:p w14:paraId="35296F04" w14:textId="77777777" w:rsidR="003C6FC6" w:rsidRPr="003C6FC6" w:rsidRDefault="003C6FC6" w:rsidP="003C6FC6">
      <w:pPr>
        <w:pStyle w:val="Bibliography"/>
      </w:pPr>
      <w:r w:rsidRPr="003C6FC6">
        <w:t xml:space="preserve">50. </w:t>
      </w:r>
      <w:r w:rsidRPr="003C6FC6">
        <w:tab/>
        <w:t xml:space="preserve">Langholz B, Goldstein L. Risk set sampling in epidemiologic cohort studies. </w:t>
      </w:r>
      <w:r w:rsidRPr="003C6FC6">
        <w:rPr>
          <w:i/>
          <w:iCs/>
        </w:rPr>
        <w:t>Statistical Science</w:t>
      </w:r>
      <w:r w:rsidRPr="003C6FC6">
        <w:t>. Published online 1996:35-53.</w:t>
      </w:r>
    </w:p>
    <w:p w14:paraId="1194AC5F" w14:textId="77777777" w:rsidR="003C6FC6" w:rsidRPr="003C6FC6" w:rsidRDefault="003C6FC6" w:rsidP="003C6FC6">
      <w:pPr>
        <w:pStyle w:val="Bibliography"/>
      </w:pPr>
      <w:r w:rsidRPr="003C6FC6">
        <w:t xml:space="preserve">51.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77777777" w:rsidR="003C6FC6" w:rsidRPr="003C6FC6" w:rsidRDefault="003C6FC6" w:rsidP="003C6FC6">
      <w:pPr>
        <w:pStyle w:val="Bibliography"/>
      </w:pPr>
      <w:r w:rsidRPr="003C6FC6">
        <w:t xml:space="preserve">52. </w:t>
      </w:r>
      <w:r w:rsidRPr="003C6FC6">
        <w:tab/>
        <w:t xml:space="preserve">Khan J, Kakosimos K, Raaschou-Nielsen O, et al. Development and performance evaluation of new AirGIS–a GIS based air pollution and human exposure modelling system. </w:t>
      </w:r>
      <w:r w:rsidRPr="003C6FC6">
        <w:rPr>
          <w:i/>
          <w:iCs/>
        </w:rPr>
        <w:t>Atmospheric environment</w:t>
      </w:r>
      <w:r w:rsidRPr="003C6FC6">
        <w:t>. 2019;198:102-121.</w:t>
      </w:r>
    </w:p>
    <w:p w14:paraId="57D37E97" w14:textId="77777777" w:rsidR="003C6FC6" w:rsidRPr="003C6FC6" w:rsidRDefault="003C6FC6" w:rsidP="003C6FC6">
      <w:pPr>
        <w:pStyle w:val="Bibliography"/>
      </w:pPr>
      <w:r w:rsidRPr="003C6FC6">
        <w:t xml:space="preserve">53. </w:t>
      </w:r>
      <w:r w:rsidRPr="003C6FC6">
        <w:tab/>
        <w:t xml:space="preserve">Brandt J, Christensen JH, Frohn LM, Palmgren F, Berkowicz R, Zlatev Z. Operational air pollution forecasts from European to local scale. </w:t>
      </w:r>
      <w:r w:rsidRPr="003C6FC6">
        <w:rPr>
          <w:i/>
          <w:iCs/>
        </w:rPr>
        <w:t>Atmospheric Environment</w:t>
      </w:r>
      <w:r w:rsidRPr="003C6FC6">
        <w:t>. 2001;35:S91-S98.</w:t>
      </w:r>
    </w:p>
    <w:p w14:paraId="67AC4CE8" w14:textId="77777777" w:rsidR="003C6FC6" w:rsidRPr="003C6FC6" w:rsidRDefault="003C6FC6" w:rsidP="003C6FC6">
      <w:pPr>
        <w:pStyle w:val="Bibliography"/>
      </w:pPr>
      <w:r w:rsidRPr="003C6FC6">
        <w:t xml:space="preserve">54. </w:t>
      </w:r>
      <w:r w:rsidRPr="003C6FC6">
        <w:tab/>
        <w:t xml:space="preserve">Brandt J, Christensen J, Frohn L, Berkowicz R. Air pollution forecasting from regional to urban street scale—-implementation and validation for two cities in Denmark. </w:t>
      </w:r>
      <w:r w:rsidRPr="003C6FC6">
        <w:rPr>
          <w:i/>
          <w:iCs/>
        </w:rPr>
        <w:t>Physics and Chemistry of the Earth, Parts A/B/C</w:t>
      </w:r>
      <w:r w:rsidRPr="003C6FC6">
        <w:t>. 2003;28(8):335-344.</w:t>
      </w:r>
    </w:p>
    <w:p w14:paraId="580F4941" w14:textId="77777777" w:rsidR="003C6FC6" w:rsidRPr="003C6FC6" w:rsidRDefault="003C6FC6" w:rsidP="003C6FC6">
      <w:pPr>
        <w:pStyle w:val="Bibliography"/>
      </w:pPr>
      <w:r w:rsidRPr="003C6FC6">
        <w:lastRenderedPageBreak/>
        <w:t xml:space="preserve">55. </w:t>
      </w:r>
      <w:r w:rsidRPr="003C6FC6">
        <w:tab/>
        <w:t xml:space="preserve">Frohn LM, Ketzel M, Christensen JH, et al. Modelling ultrafine particle number concentrations at address resolution in Denmark from 1979-2018–Part 1: Regional and urban scale modelling and evaluation. </w:t>
      </w:r>
      <w:r w:rsidRPr="003C6FC6">
        <w:rPr>
          <w:i/>
          <w:iCs/>
        </w:rPr>
        <w:t>Atmospheric Environment</w:t>
      </w:r>
      <w:r w:rsidRPr="003C6FC6">
        <w:t>. 2021;264:118631.</w:t>
      </w:r>
    </w:p>
    <w:p w14:paraId="5D7A2ECF" w14:textId="77777777" w:rsidR="003C6FC6" w:rsidRPr="003C6FC6" w:rsidRDefault="003C6FC6" w:rsidP="003C6FC6">
      <w:pPr>
        <w:pStyle w:val="Bibliography"/>
      </w:pPr>
      <w:r w:rsidRPr="003C6FC6">
        <w:t xml:space="preserve">56. </w:t>
      </w:r>
      <w:r w:rsidRPr="003C6FC6">
        <w:tab/>
        <w:t xml:space="preserve">Raaschou-Nielsen O, Andersen ZJ, Hvidberg M, et al. Lung cancer incidence and long-term exposure to air pollution from traffic. </w:t>
      </w:r>
      <w:r w:rsidRPr="003C6FC6">
        <w:rPr>
          <w:i/>
          <w:iCs/>
        </w:rPr>
        <w:t>Environmental health perspectives</w:t>
      </w:r>
      <w:r w:rsidRPr="003C6FC6">
        <w:t>. 2011;119(6):860-865.</w:t>
      </w:r>
    </w:p>
    <w:p w14:paraId="3362A021" w14:textId="77777777" w:rsidR="003C6FC6" w:rsidRPr="003C6FC6" w:rsidRDefault="003C6FC6" w:rsidP="003C6FC6">
      <w:pPr>
        <w:pStyle w:val="Bibliography"/>
      </w:pPr>
      <w:r w:rsidRPr="003C6FC6">
        <w:t xml:space="preserve">57. </w:t>
      </w:r>
      <w:r w:rsidRPr="003C6FC6">
        <w:tab/>
        <w:t xml:space="preserve">Raaschou-Nielsen O, Sørensen M, Ketzel M, et al. Long-term exposure to traffic-related air pollution and diabetes-associated mortality: A cohort study. </w:t>
      </w:r>
      <w:r w:rsidRPr="003C6FC6">
        <w:rPr>
          <w:i/>
          <w:iCs/>
        </w:rPr>
        <w:t>Diabetologia</w:t>
      </w:r>
      <w:r w:rsidRPr="003C6FC6">
        <w:t>. 2013;56(1):36-46.</w:t>
      </w:r>
    </w:p>
    <w:p w14:paraId="69A5DF2A" w14:textId="77777777" w:rsidR="003C6FC6" w:rsidRPr="003C6FC6" w:rsidRDefault="003C6FC6" w:rsidP="003C6FC6">
      <w:pPr>
        <w:pStyle w:val="Bibliography"/>
      </w:pPr>
      <w:r w:rsidRPr="003C6FC6">
        <w:t xml:space="preserve">58. </w:t>
      </w:r>
      <w:r w:rsidRPr="003C6FC6">
        <w:tab/>
        <w:t xml:space="preserve">Sørensen M, Hoffmann B, Hvidberg M, et al. Long-term exposure to traffic-related air pollution associated with blood pressure and self-reported hypertension in a Danish cohort. </w:t>
      </w:r>
      <w:r w:rsidRPr="003C6FC6">
        <w:rPr>
          <w:i/>
          <w:iCs/>
        </w:rPr>
        <w:t>Environmental health perspectives</w:t>
      </w:r>
      <w:r w:rsidRPr="003C6FC6">
        <w:t>. 2012;120(3):418-424.</w:t>
      </w:r>
    </w:p>
    <w:p w14:paraId="1B6F2B8C" w14:textId="77777777" w:rsidR="003C6FC6" w:rsidRPr="003C6FC6" w:rsidRDefault="003C6FC6" w:rsidP="003C6FC6">
      <w:pPr>
        <w:pStyle w:val="Bibliography"/>
      </w:pPr>
      <w:r w:rsidRPr="003C6FC6">
        <w:t xml:space="preserve">59. </w:t>
      </w:r>
      <w:r w:rsidRPr="003C6FC6">
        <w:tab/>
        <w:t xml:space="preserve">Seinfeld J, Pandis S. Atmospheric chemistry and physics. 1997. </w:t>
      </w:r>
      <w:r w:rsidRPr="003C6FC6">
        <w:rPr>
          <w:i/>
          <w:iCs/>
        </w:rPr>
        <w:t>New York</w:t>
      </w:r>
      <w:r w:rsidRPr="003C6FC6">
        <w:t>. Published online 2008.</w:t>
      </w:r>
    </w:p>
    <w:p w14:paraId="12E652CF" w14:textId="77777777" w:rsidR="003C6FC6" w:rsidRPr="003C6FC6" w:rsidRDefault="003C6FC6" w:rsidP="003C6FC6">
      <w:pPr>
        <w:pStyle w:val="Bibliography"/>
      </w:pPr>
      <w:r w:rsidRPr="003C6FC6">
        <w:t xml:space="preserve">60. </w:t>
      </w:r>
      <w:r w:rsidRPr="003C6FC6">
        <w:tab/>
        <w:t xml:space="preserve">Galvin M, Gaffney R, Corr B, Mays I, Hardiman O. From first symptoms to diagnosis of amyotrophic lateral sclerosis: Perspectives of an Irish informal caregiver cohort—a thematic analysis. </w:t>
      </w:r>
      <w:r w:rsidRPr="003C6FC6">
        <w:rPr>
          <w:i/>
          <w:iCs/>
        </w:rPr>
        <w:t>BMJ Open</w:t>
      </w:r>
      <w:r w:rsidRPr="003C6FC6">
        <w:t>. 2017;7(3). doi:10.1136/bmjopen-2016-014985</w:t>
      </w:r>
    </w:p>
    <w:p w14:paraId="2903847A" w14:textId="77777777" w:rsidR="003C6FC6" w:rsidRPr="003C6FC6" w:rsidRDefault="003C6FC6" w:rsidP="003C6FC6">
      <w:pPr>
        <w:pStyle w:val="Bibliography"/>
      </w:pPr>
      <w:r w:rsidRPr="003C6FC6">
        <w:t xml:space="preserve">61. </w:t>
      </w:r>
      <w:r w:rsidRPr="003C6FC6">
        <w:tab/>
        <w:t xml:space="preserve">Dickerson AS, Hansen J, Kioumourtzoglou MA, Specht AJ, Gredal O, Weisskopf MG. Study of occupation and amyotrophic lateral sclerosis in a Danish cohort. </w:t>
      </w:r>
      <w:r w:rsidRPr="003C6FC6">
        <w:rPr>
          <w:i/>
          <w:iCs/>
        </w:rPr>
        <w:t>Occup Environ Med</w:t>
      </w:r>
      <w:r w:rsidRPr="003C6FC6">
        <w:t>. 2018;75(9):630-638. doi:10.1136/oemed-2018-105110</w:t>
      </w:r>
    </w:p>
    <w:p w14:paraId="06FDF56B" w14:textId="77777777" w:rsidR="003C6FC6" w:rsidRPr="003C6FC6" w:rsidRDefault="003C6FC6" w:rsidP="003C6FC6">
      <w:pPr>
        <w:pStyle w:val="Bibliography"/>
      </w:pPr>
      <w:r w:rsidRPr="003C6FC6">
        <w:t xml:space="preserve">62. </w:t>
      </w:r>
      <w:r w:rsidRPr="003C6FC6">
        <w:tab/>
        <w:t xml:space="preserve">Roberts AL, Johnson NJ, Chen JT, Cudkowicz ME, Weisskopf MG. Race/ethnicity, socioeconomic status, and ALS mortality in the United States. </w:t>
      </w:r>
      <w:r w:rsidRPr="003C6FC6">
        <w:rPr>
          <w:i/>
          <w:iCs/>
        </w:rPr>
        <w:t>Neurology</w:t>
      </w:r>
      <w:r w:rsidRPr="003C6FC6">
        <w:t>. 2016;87(22):2300-2308.</w:t>
      </w:r>
    </w:p>
    <w:p w14:paraId="57BCCD15" w14:textId="77777777" w:rsidR="003C6FC6" w:rsidRPr="003C6FC6" w:rsidRDefault="003C6FC6" w:rsidP="003C6FC6">
      <w:pPr>
        <w:pStyle w:val="Bibliography"/>
      </w:pPr>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p>
    <w:p w14:paraId="011475D9" w14:textId="77777777" w:rsidR="003C6FC6" w:rsidRPr="003C6FC6" w:rsidRDefault="003C6FC6" w:rsidP="003C6FC6">
      <w:pPr>
        <w:pStyle w:val="Bibliography"/>
      </w:pPr>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p>
    <w:p w14:paraId="08F9C9CC" w14:textId="77777777" w:rsidR="003C6FC6" w:rsidRPr="003C6FC6" w:rsidRDefault="003C6FC6" w:rsidP="003C6FC6">
      <w:pPr>
        <w:pStyle w:val="Bibliography"/>
      </w:pPr>
      <w:r w:rsidRPr="003C6FC6">
        <w:t xml:space="preserve">65.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77777777" w:rsidR="003C6FC6" w:rsidRPr="003C6FC6" w:rsidRDefault="003C6FC6" w:rsidP="003C6FC6">
      <w:pPr>
        <w:pStyle w:val="Bibliography"/>
      </w:pPr>
      <w:r w:rsidRPr="003C6FC6">
        <w:t xml:space="preserve">66. </w:t>
      </w:r>
      <w:r w:rsidRPr="003C6FC6">
        <w:tab/>
        <w:t xml:space="preserve">Gelman A, Carlin JB, Stern HS, Dunson DB, Vehtari A, Rubin DB. </w:t>
      </w:r>
      <w:r w:rsidRPr="003C6FC6">
        <w:rPr>
          <w:i/>
          <w:iCs/>
        </w:rPr>
        <w:t>Bayesian Data Analysis, Third Edition</w:t>
      </w:r>
      <w:r w:rsidRPr="003C6FC6">
        <w:t>. CRC Press; 2013.</w:t>
      </w:r>
    </w:p>
    <w:p w14:paraId="512A6A59" w14:textId="77777777" w:rsidR="003C6FC6" w:rsidRPr="003C6FC6" w:rsidRDefault="003C6FC6" w:rsidP="003C6FC6">
      <w:pPr>
        <w:pStyle w:val="Bibliography"/>
      </w:pPr>
      <w:r w:rsidRPr="003C6FC6">
        <w:lastRenderedPageBreak/>
        <w:t xml:space="preserve">67. </w:t>
      </w:r>
      <w:r w:rsidRPr="003C6FC6">
        <w:tab/>
        <w:t xml:space="preserve">Mostofsky E, Schwartz J, Coull BA, et al. Modeling the association between particle constituents of air pollution and health outcomes. </w:t>
      </w:r>
      <w:r w:rsidRPr="003C6FC6">
        <w:rPr>
          <w:i/>
          <w:iCs/>
        </w:rPr>
        <w:t>American journal of epidemiology</w:t>
      </w:r>
      <w:r w:rsidRPr="003C6FC6">
        <w:t>. 2012;176(4):317-326.</w:t>
      </w:r>
    </w:p>
    <w:p w14:paraId="633EBB03" w14:textId="77777777" w:rsidR="003C6FC6" w:rsidRPr="003C6FC6" w:rsidRDefault="003C6FC6" w:rsidP="003C6FC6">
      <w:pPr>
        <w:pStyle w:val="Bibliography"/>
      </w:pPr>
      <w:r w:rsidRPr="003C6FC6">
        <w:t xml:space="preserve">68. </w:t>
      </w:r>
      <w:r w:rsidRPr="003C6FC6">
        <w:tab/>
        <w:t xml:space="preserve">Thunis P, Degraeuwe B, Pisoni E, et al. PM2.5 source allocation in European cities: A SHERPA modelling study. </w:t>
      </w:r>
      <w:r w:rsidRPr="003C6FC6">
        <w:rPr>
          <w:i/>
          <w:iCs/>
        </w:rPr>
        <w:t>Atmospheric Environment</w:t>
      </w:r>
      <w:r w:rsidRPr="003C6FC6">
        <w:t>. 2018;187:93-106.</w:t>
      </w:r>
    </w:p>
    <w:p w14:paraId="78994465" w14:textId="77777777" w:rsidR="003C6FC6" w:rsidRPr="003C6FC6" w:rsidRDefault="003C6FC6" w:rsidP="003C6FC6">
      <w:pPr>
        <w:pStyle w:val="Bibliography"/>
      </w:pPr>
      <w:r w:rsidRPr="003C6FC6">
        <w:t xml:space="preserve">69. </w:t>
      </w:r>
      <w:r w:rsidRPr="003C6FC6">
        <w:tab/>
        <w:t xml:space="preserve">Nuvolone D, Petri D, Voller F. The effects of ozone on human health. </w:t>
      </w:r>
      <w:r w:rsidRPr="003C6FC6">
        <w:rPr>
          <w:i/>
          <w:iCs/>
        </w:rPr>
        <w:t>Environmental Science and Pollution Research</w:t>
      </w:r>
      <w:r w:rsidRPr="003C6FC6">
        <w:t>. 2018;25(9):8074-8088.</w:t>
      </w:r>
    </w:p>
    <w:p w14:paraId="2AE1BC85" w14:textId="77777777" w:rsidR="003C6FC6" w:rsidRPr="003C6FC6" w:rsidRDefault="003C6FC6" w:rsidP="003C6FC6">
      <w:pPr>
        <w:pStyle w:val="Bibliography"/>
      </w:pPr>
      <w:r w:rsidRPr="003C6FC6">
        <w:t xml:space="preserve">70.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77777777" w:rsidR="003C6FC6" w:rsidRPr="003C6FC6" w:rsidRDefault="003C6FC6" w:rsidP="003C6FC6">
      <w:pPr>
        <w:pStyle w:val="Bibliography"/>
      </w:pPr>
      <w:r w:rsidRPr="003C6FC6">
        <w:t xml:space="preserve">71. </w:t>
      </w:r>
      <w:r w:rsidRPr="003C6FC6">
        <w:tab/>
        <w:t xml:space="preserve">Polson NG, Scott JG. On the half-Cauchy prior for a global scale parameter. </w:t>
      </w:r>
      <w:r w:rsidRPr="003C6FC6">
        <w:rPr>
          <w:i/>
          <w:iCs/>
        </w:rPr>
        <w:t>Bayesian Analysis</w:t>
      </w:r>
      <w:r w:rsidRPr="003C6FC6">
        <w:t>. 2012;7(4):887-902.</w:t>
      </w:r>
    </w:p>
    <w:p w14:paraId="69D99E08" w14:textId="77777777" w:rsidR="003C6FC6" w:rsidRPr="003C6FC6" w:rsidRDefault="003C6FC6" w:rsidP="003C6FC6">
      <w:pPr>
        <w:pStyle w:val="Bibliography"/>
      </w:pPr>
      <w:r w:rsidRPr="003C6FC6">
        <w:t xml:space="preserve">72. </w:t>
      </w:r>
      <w:r w:rsidRPr="003C6FC6">
        <w:tab/>
        <w:t xml:space="preserve">Gelman A. Prior distributions for variance parameters in hierarchical models (comment on article by Browne and Draper). </w:t>
      </w:r>
      <w:r w:rsidRPr="003C6FC6">
        <w:rPr>
          <w:i/>
          <w:iCs/>
        </w:rPr>
        <w:t>Bayesian Anal</w:t>
      </w:r>
      <w:r w:rsidRPr="003C6FC6">
        <w:t>. 2006;1(3):515-534. doi:10.1214/06-BA117A</w:t>
      </w:r>
    </w:p>
    <w:p w14:paraId="5C907897" w14:textId="77777777" w:rsidR="003C6FC6" w:rsidRPr="003C6FC6" w:rsidRDefault="003C6FC6" w:rsidP="003C6FC6">
      <w:pPr>
        <w:pStyle w:val="Bibliography"/>
      </w:pPr>
      <w:r w:rsidRPr="003C6FC6">
        <w:t xml:space="preserve">73. </w:t>
      </w:r>
      <w:r w:rsidRPr="003C6FC6">
        <w:tab/>
        <w:t xml:space="preserve">Lewandowski D, Kurowicka D, Joe H. Generating random correlation matrices based on vines and extended onion method. </w:t>
      </w:r>
      <w:r w:rsidRPr="003C6FC6">
        <w:rPr>
          <w:i/>
          <w:iCs/>
        </w:rPr>
        <w:t>Journal of multivariate analysis</w:t>
      </w:r>
      <w:r w:rsidRPr="003C6FC6">
        <w:t>. 2009;100(9):1989-2001.</w:t>
      </w:r>
    </w:p>
    <w:p w14:paraId="2D6F10F9" w14:textId="77777777" w:rsidR="003C6FC6" w:rsidRPr="003C6FC6" w:rsidRDefault="003C6FC6" w:rsidP="003C6FC6">
      <w:pPr>
        <w:pStyle w:val="Bibliography"/>
      </w:pPr>
      <w:r w:rsidRPr="003C6FC6">
        <w:t xml:space="preserve">74. </w:t>
      </w:r>
      <w:r w:rsidRPr="003C6FC6">
        <w:tab/>
        <w:t xml:space="preserve">Gelman A, Rubin DB. Inference from iterative simulation using multiple sequences. </w:t>
      </w:r>
      <w:r w:rsidRPr="003C6FC6">
        <w:rPr>
          <w:i/>
          <w:iCs/>
        </w:rPr>
        <w:t>Statistical science</w:t>
      </w:r>
      <w:r w:rsidRPr="003C6FC6">
        <w:t>. 1992;7(4):457-472.</w:t>
      </w:r>
    </w:p>
    <w:p w14:paraId="18EAEB50" w14:textId="77777777" w:rsidR="003C6FC6" w:rsidRPr="003C6FC6" w:rsidRDefault="003C6FC6" w:rsidP="003C6FC6">
      <w:pPr>
        <w:pStyle w:val="Bibliography"/>
      </w:pPr>
      <w:r w:rsidRPr="003C6FC6">
        <w:t xml:space="preserve">75. </w:t>
      </w:r>
      <w:r w:rsidRPr="003C6FC6">
        <w:tab/>
        <w:t>R Core Team. R: A language and environment for statistical computing. Published online 2013.</w:t>
      </w:r>
    </w:p>
    <w:p w14:paraId="07522126" w14:textId="77777777" w:rsidR="003C6FC6" w:rsidRPr="003C6FC6" w:rsidRDefault="003C6FC6" w:rsidP="003C6FC6">
      <w:pPr>
        <w:pStyle w:val="Bibliography"/>
      </w:pPr>
      <w:r w:rsidRPr="003C6FC6">
        <w:t xml:space="preserve">76. </w:t>
      </w:r>
      <w:r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3C6FC6">
        <w:rPr>
          <w:i/>
          <w:iCs/>
        </w:rPr>
        <w:t>Neuroepidemiology</w:t>
      </w:r>
      <w:r w:rsidRPr="003C6FC6">
        <w:t>. 2018;51(1-2):33-49.</w:t>
      </w:r>
    </w:p>
    <w:p w14:paraId="74CE7469" w14:textId="77777777" w:rsidR="003C6FC6" w:rsidRPr="003C6FC6" w:rsidRDefault="003C6FC6" w:rsidP="003C6FC6">
      <w:pPr>
        <w:pStyle w:val="Bibliography"/>
      </w:pPr>
      <w:r w:rsidRPr="003C6FC6">
        <w:t xml:space="preserve">77. </w:t>
      </w:r>
      <w:r w:rsidRPr="003C6FC6">
        <w:tab/>
        <w:t>von Schneidemesser E, Mar KA, Saar D. Black carbon in Europe: Targeting an air Pollutant and climate forcer. Published online 2017.</w:t>
      </w:r>
    </w:p>
    <w:p w14:paraId="2F54D688" w14:textId="77777777" w:rsidR="003C6FC6" w:rsidRPr="003C6FC6" w:rsidRDefault="003C6FC6" w:rsidP="003C6FC6">
      <w:pPr>
        <w:pStyle w:val="Bibliography"/>
      </w:pPr>
      <w:r w:rsidRPr="003C6FC6">
        <w:t xml:space="preserve">78. </w:t>
      </w:r>
      <w:r w:rsidRPr="003C6FC6">
        <w:tab/>
        <w:t xml:space="preserve">Pamphlett R, Rikard-Bell A. Different occupations associated with amyotrophic lateral sclerosis: Is diesel exhaust the link? </w:t>
      </w:r>
      <w:r w:rsidRPr="003C6FC6">
        <w:rPr>
          <w:i/>
          <w:iCs/>
        </w:rPr>
        <w:t>PloS One</w:t>
      </w:r>
      <w:r w:rsidRPr="003C6FC6">
        <w:t>. 2013;8(11):e80993.</w:t>
      </w:r>
    </w:p>
    <w:p w14:paraId="64B6F8F2" w14:textId="77777777" w:rsidR="003C6FC6" w:rsidRPr="003C6FC6" w:rsidRDefault="003C6FC6" w:rsidP="003C6FC6">
      <w:pPr>
        <w:pStyle w:val="Bibliography"/>
      </w:pPr>
      <w:r w:rsidRPr="003C6FC6">
        <w:t xml:space="preserve">79. </w:t>
      </w:r>
      <w:r w:rsidRPr="003C6FC6">
        <w:tab/>
        <w:t xml:space="preserve">Zhang R, Dai Y, Zhang X, et al. Reduced pulmonary function and increased pro-inflammatory cytokines in nanoscale carbon black-exposed workers. </w:t>
      </w:r>
      <w:r w:rsidRPr="003C6FC6">
        <w:rPr>
          <w:i/>
          <w:iCs/>
        </w:rPr>
        <w:t>Part Fibre Toxicol</w:t>
      </w:r>
      <w:r w:rsidRPr="003C6FC6">
        <w:t>. 2014;11:73. doi:10.1186/s12989-014-0073-1</w:t>
      </w:r>
    </w:p>
    <w:p w14:paraId="5A793813" w14:textId="77777777" w:rsidR="003C6FC6" w:rsidRPr="003C6FC6" w:rsidRDefault="003C6FC6" w:rsidP="003C6FC6">
      <w:pPr>
        <w:pStyle w:val="Bibliography"/>
      </w:pPr>
      <w:r w:rsidRPr="003C6FC6">
        <w:t xml:space="preserve">80. </w:t>
      </w:r>
      <w:r w:rsidRPr="003C6FC6">
        <w:tab/>
        <w:t xml:space="preserve">Gao X, Xu H, Shang J, et al. Ozonized carbon black induces mitochondrial dysfunction and DNA damage. </w:t>
      </w:r>
      <w:r w:rsidRPr="003C6FC6">
        <w:rPr>
          <w:i/>
          <w:iCs/>
        </w:rPr>
        <w:t>Environ Toxicol</w:t>
      </w:r>
      <w:r w:rsidRPr="003C6FC6">
        <w:t>. 2017;32(3):944-955. doi:10.1002/tox.22295</w:t>
      </w:r>
    </w:p>
    <w:p w14:paraId="77691AC6" w14:textId="77777777" w:rsidR="003C6FC6" w:rsidRPr="003C6FC6" w:rsidRDefault="003C6FC6" w:rsidP="003C6FC6">
      <w:pPr>
        <w:pStyle w:val="Bibliography"/>
      </w:pPr>
      <w:r w:rsidRPr="003C6FC6">
        <w:lastRenderedPageBreak/>
        <w:t xml:space="preserve">81. </w:t>
      </w:r>
      <w:r w:rsidRPr="003C6FC6">
        <w:tab/>
        <w:t xml:space="preserve">Kyjovska ZO, Jacobsen NR, Saber AT, et al. DNA damage following pulmonary exposure by instillation to low doses of carbon black (Printex 90) nanoparticles in mice. </w:t>
      </w:r>
      <w:r w:rsidRPr="003C6FC6">
        <w:rPr>
          <w:i/>
          <w:iCs/>
        </w:rPr>
        <w:t>Environ Mol Mutagen</w:t>
      </w:r>
      <w:r w:rsidRPr="003C6FC6">
        <w:t>. 2015;56(1):41-49. doi:10.1002/em.21888</w:t>
      </w:r>
    </w:p>
    <w:p w14:paraId="16351106" w14:textId="77777777" w:rsidR="003C6FC6" w:rsidRPr="003C6FC6" w:rsidRDefault="003C6FC6" w:rsidP="003C6FC6">
      <w:pPr>
        <w:pStyle w:val="Bibliography"/>
      </w:pPr>
      <w:r w:rsidRPr="003C6FC6">
        <w:t xml:space="preserve">82. </w:t>
      </w:r>
      <w:r w:rsidRPr="003C6FC6">
        <w:tab/>
        <w:t xml:space="preserve">Benatar M, Turner MR, Wuu J. Defining pre-symptomatic amyotrophic lateral sclerosis. </w:t>
      </w:r>
      <w:r w:rsidRPr="003C6FC6">
        <w:rPr>
          <w:i/>
          <w:iCs/>
        </w:rPr>
        <w:t>Amyotrophic Lateral Sclerosis and Frontotemporal Degeneration</w:t>
      </w:r>
      <w:r w:rsidRPr="003C6FC6">
        <w:t>. 2019;20(5-6):303-309.</w:t>
      </w:r>
    </w:p>
    <w:p w14:paraId="0CDAC6A9" w14:textId="77777777" w:rsidR="003C6FC6" w:rsidRPr="003C6FC6" w:rsidRDefault="003C6FC6" w:rsidP="003C6FC6">
      <w:pPr>
        <w:pStyle w:val="Bibliography"/>
      </w:pPr>
      <w:r w:rsidRPr="003C6FC6">
        <w:t xml:space="preserve">83. </w:t>
      </w:r>
      <w:r w:rsidRPr="003C6FC6">
        <w:tab/>
        <w:t>Benatar M, Wuu J, McHutchison C, et al. Preventing amyotrophic lateral sclerosis: insights from pre-symptomatic neurodegenerative diseases. Published online 2021.</w:t>
      </w:r>
    </w:p>
    <w:p w14:paraId="4003ECB4" w14:textId="77777777" w:rsidR="003C6FC6" w:rsidRPr="003C6FC6" w:rsidRDefault="003C6FC6" w:rsidP="003C6FC6">
      <w:pPr>
        <w:pStyle w:val="Bibliography"/>
      </w:pPr>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p>
    <w:p w14:paraId="719C8EC7" w14:textId="77777777" w:rsidR="003C6FC6" w:rsidRPr="003C6FC6" w:rsidRDefault="003C6FC6" w:rsidP="003C6FC6">
      <w:pPr>
        <w:pStyle w:val="Bibliography"/>
      </w:pPr>
      <w:r w:rsidRPr="003C6FC6">
        <w:t xml:space="preserve">85.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1E1E5CE2" w14:textId="77777777" w:rsidR="003C6FC6" w:rsidRPr="003C6FC6" w:rsidRDefault="003C6FC6" w:rsidP="003C6FC6">
      <w:pPr>
        <w:pStyle w:val="Bibliography"/>
      </w:pPr>
      <w:r w:rsidRPr="003C6FC6">
        <w:t xml:space="preserve">86. </w:t>
      </w:r>
      <w:r w:rsidRPr="003C6FC6">
        <w:tab/>
        <w:t xml:space="preserve">Carroll RJ, Ruppert D, Stefanski LA, Crainiceanu CM. </w:t>
      </w:r>
      <w:r w:rsidRPr="003C6FC6">
        <w:rPr>
          <w:i/>
          <w:iCs/>
        </w:rPr>
        <w:t>Measurement Error in Nonlinear Models: A Modern Perspective</w:t>
      </w:r>
      <w:r w:rsidRPr="003C6FC6">
        <w:t>. CRC press; 2006.</w:t>
      </w:r>
    </w:p>
    <w:p w14:paraId="0DDE15DC" w14:textId="77777777" w:rsidR="003C6FC6" w:rsidRPr="003C6FC6" w:rsidRDefault="003C6FC6" w:rsidP="003C6FC6">
      <w:pPr>
        <w:pStyle w:val="Bibliography"/>
      </w:pPr>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p>
    <w:p w14:paraId="1BF93E8A" w14:textId="77777777" w:rsidR="003C6FC6" w:rsidRPr="003C6FC6" w:rsidRDefault="003C6FC6" w:rsidP="003C6FC6">
      <w:pPr>
        <w:pStyle w:val="Bibliography"/>
      </w:pPr>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p>
    <w:p w14:paraId="43E0EEA7" w14:textId="77777777" w:rsidR="003C6FC6" w:rsidRPr="003C6FC6" w:rsidRDefault="003C6FC6" w:rsidP="003C6FC6">
      <w:pPr>
        <w:pStyle w:val="Bibliography"/>
      </w:pPr>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p>
    <w:p w14:paraId="3891A205" w14:textId="5EA2F4FF"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55A658B0"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ins w:id="335" w:author="Parks, Robbie M" w:date="2022-03-10T16:12:00Z">
        <w:r w:rsidR="00557887">
          <w:rPr>
            <w:bCs/>
          </w:rPr>
          <w:t xml:space="preserve">1,- </w:t>
        </w:r>
      </w:ins>
      <w:r>
        <w:rPr>
          <w:bCs/>
        </w:rPr>
        <w:t>5-</w:t>
      </w:r>
      <w:ins w:id="336" w:author="Parks, Robbie M" w:date="2022-03-10T16:12:00Z">
        <w:r w:rsidR="00557887">
          <w:rPr>
            <w:bCs/>
          </w:rPr>
          <w:t>, and 10-</w:t>
        </w:r>
      </w:ins>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337"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2"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9D794D" w14:textId="77777777" w:rsidR="00E3072F" w:rsidRDefault="00E3072F">
      <w:pPr>
        <w:spacing w:line="240" w:lineRule="auto"/>
      </w:pPr>
      <w:r>
        <w:separator/>
      </w:r>
    </w:p>
  </w:endnote>
  <w:endnote w:type="continuationSeparator" w:id="0">
    <w:p w14:paraId="3ED4F14D" w14:textId="77777777" w:rsidR="00E3072F" w:rsidRDefault="00E307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6C22C" w14:textId="77777777" w:rsidR="00E3072F" w:rsidRDefault="00E3072F">
      <w:pPr>
        <w:spacing w:line="240" w:lineRule="auto"/>
      </w:pPr>
      <w:r>
        <w:separator/>
      </w:r>
    </w:p>
  </w:footnote>
  <w:footnote w:type="continuationSeparator" w:id="0">
    <w:p w14:paraId="7B9A1D08" w14:textId="77777777" w:rsidR="00E3072F" w:rsidRDefault="00E3072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952"/>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1EF7"/>
    <w:rsid w:val="005122CF"/>
    <w:rsid w:val="00512F53"/>
    <w:rsid w:val="005130D6"/>
    <w:rsid w:val="005131D8"/>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57"/>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114B"/>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072F"/>
    <w:rsid w:val="00E31103"/>
    <w:rsid w:val="00E31948"/>
    <w:rsid w:val="00E31A30"/>
    <w:rsid w:val="00E31F8A"/>
    <w:rsid w:val="00E32F8D"/>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2402</Words>
  <Characters>184693</Characters>
  <Application>Microsoft Office Word</Application>
  <DocSecurity>0</DocSecurity>
  <Lines>1539</Lines>
  <Paragraphs>4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1-10-26T23:59:00Z</cp:lastPrinted>
  <dcterms:created xsi:type="dcterms:W3CDTF">2022-03-12T17:49:00Z</dcterms:created>
  <dcterms:modified xsi:type="dcterms:W3CDTF">2022-03-12T17: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